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5461517" w14:textId="77777777" w:rsidR="00DB211D" w:rsidRDefault="00DB211D" w:rsidP="00DB211D">
      <w:pPr>
        <w:pStyle w:val="Heading1"/>
        <w:jc w:val="center"/>
        <w:rPr>
          <w:rFonts w:ascii="Arial" w:hAnsi="Arial" w:cs="Arial"/>
          <w:b/>
          <w:bCs/>
          <w:color w:val="auto"/>
          <w:sz w:val="24"/>
          <w:szCs w:val="24"/>
        </w:rPr>
      </w:pPr>
      <w:r w:rsidRPr="00392398">
        <w:rPr>
          <w:rFonts w:ascii="Arial" w:hAnsi="Arial" w:cs="Arial"/>
          <w:b/>
          <w:bCs/>
          <w:color w:val="auto"/>
          <w:sz w:val="24"/>
          <w:szCs w:val="24"/>
        </w:rPr>
        <w:t>SUPPLEMENTARY MATERIAL</w:t>
      </w:r>
    </w:p>
    <w:p w14:paraId="5CA3E540" w14:textId="77777777" w:rsidR="00DB211D" w:rsidRPr="00392398" w:rsidRDefault="00DB211D" w:rsidP="00DB211D"/>
    <w:p w14:paraId="169EB68C" w14:textId="3E7676D9" w:rsidR="00DB211D" w:rsidRDefault="00DB211D" w:rsidP="00DB211D">
      <w:pPr>
        <w:tabs>
          <w:tab w:val="left" w:pos="3845"/>
        </w:tabs>
        <w:rPr>
          <w:rFonts w:ascii="Arial" w:hAnsi="Arial" w:cs="Arial"/>
          <w:sz w:val="24"/>
          <w:szCs w:val="24"/>
        </w:rPr>
      </w:pPr>
      <w:proofErr w:type="gramStart"/>
      <w:r w:rsidRPr="0077633B">
        <w:rPr>
          <w:rFonts w:ascii="Arial" w:hAnsi="Arial" w:cs="Arial"/>
          <w:b/>
          <w:bCs/>
          <w:sz w:val="24"/>
          <w:szCs w:val="24"/>
        </w:rPr>
        <w:t xml:space="preserve">Table </w:t>
      </w:r>
      <w:r w:rsidR="00B0253A">
        <w:rPr>
          <w:rFonts w:ascii="Arial" w:hAnsi="Arial" w:cs="Arial"/>
          <w:b/>
          <w:bCs/>
          <w:sz w:val="24"/>
          <w:szCs w:val="24"/>
        </w:rPr>
        <w:t xml:space="preserve"> S</w:t>
      </w:r>
      <w:proofErr w:type="gramEnd"/>
      <w:r>
        <w:rPr>
          <w:rFonts w:ascii="Arial" w:hAnsi="Arial" w:cs="Arial"/>
          <w:b/>
          <w:bCs/>
          <w:sz w:val="24"/>
          <w:szCs w:val="24"/>
        </w:rPr>
        <w:t>1</w:t>
      </w:r>
      <w:r w:rsidRPr="0077633B">
        <w:rPr>
          <w:rFonts w:ascii="Arial" w:hAnsi="Arial" w:cs="Arial"/>
          <w:b/>
          <w:bCs/>
          <w:sz w:val="24"/>
          <w:szCs w:val="24"/>
        </w:rPr>
        <w:t>.</w:t>
      </w:r>
      <w:r w:rsidR="00210E22">
        <w:rPr>
          <w:rFonts w:ascii="Arial" w:hAnsi="Arial" w:cs="Arial"/>
          <w:b/>
          <w:bCs/>
          <w:sz w:val="24"/>
          <w:szCs w:val="24"/>
        </w:rPr>
        <w:t xml:space="preserve"> </w:t>
      </w:r>
      <w:r>
        <w:rPr>
          <w:rFonts w:ascii="Arial" w:hAnsi="Arial" w:cs="Arial"/>
          <w:b/>
          <w:bCs/>
          <w:sz w:val="24"/>
          <w:szCs w:val="24"/>
        </w:rPr>
        <w:t xml:space="preserve"> </w:t>
      </w:r>
      <w:r w:rsidRPr="00BE7ADA">
        <w:rPr>
          <w:rFonts w:ascii="Arial" w:hAnsi="Arial" w:cs="Arial"/>
          <w:sz w:val="24"/>
          <w:szCs w:val="24"/>
        </w:rPr>
        <w:t>Selected ar</w:t>
      </w:r>
      <w:r>
        <w:rPr>
          <w:rFonts w:ascii="Arial" w:hAnsi="Arial" w:cs="Arial"/>
          <w:sz w:val="24"/>
          <w:szCs w:val="24"/>
        </w:rPr>
        <w:t>boviruses for this scoping review (n=28).</w:t>
      </w:r>
      <w:r w:rsidR="00210E22">
        <w:rPr>
          <w:rFonts w:ascii="Arial" w:hAnsi="Arial" w:cs="Arial"/>
          <w:sz w:val="24"/>
          <w:szCs w:val="24"/>
        </w:rPr>
        <w:t xml:space="preserve"> </w:t>
      </w:r>
      <w:r w:rsidR="00244CBB">
        <w:rPr>
          <w:rFonts w:ascii="Arial" w:hAnsi="Arial" w:cs="Arial"/>
          <w:sz w:val="24"/>
          <w:szCs w:val="24"/>
        </w:rPr>
        <w:t xml:space="preserve"> Please note </w:t>
      </w:r>
      <w:r w:rsidR="00152689">
        <w:rPr>
          <w:rFonts w:ascii="Arial" w:hAnsi="Arial" w:cs="Arial"/>
          <w:sz w:val="24"/>
          <w:szCs w:val="24"/>
        </w:rPr>
        <w:t xml:space="preserve">that </w:t>
      </w:r>
      <w:r w:rsidR="00244CBB">
        <w:rPr>
          <w:rFonts w:ascii="Arial" w:hAnsi="Arial" w:cs="Arial"/>
          <w:sz w:val="24"/>
          <w:szCs w:val="24"/>
        </w:rPr>
        <w:t>this table</w:t>
      </w:r>
      <w:r w:rsidR="006433C9">
        <w:rPr>
          <w:rFonts w:ascii="Arial" w:hAnsi="Arial" w:cs="Arial"/>
          <w:sz w:val="24"/>
          <w:szCs w:val="24"/>
        </w:rPr>
        <w:t>, based on a rapid literature review, is not comprehensive</w:t>
      </w:r>
      <w:r w:rsidR="00152689">
        <w:rPr>
          <w:rFonts w:ascii="Arial" w:hAnsi="Arial" w:cs="Arial"/>
          <w:sz w:val="24"/>
          <w:szCs w:val="24"/>
        </w:rPr>
        <w:t xml:space="preserve">. </w:t>
      </w:r>
    </w:p>
    <w:tbl>
      <w:tblPr>
        <w:tblW w:w="143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95"/>
        <w:gridCol w:w="3420"/>
        <w:gridCol w:w="3240"/>
        <w:gridCol w:w="2700"/>
        <w:gridCol w:w="3150"/>
      </w:tblGrid>
      <w:tr w:rsidR="00DB211D" w:rsidRPr="007867A6" w14:paraId="6F32DA2B" w14:textId="77777777" w:rsidTr="00371B3B">
        <w:trPr>
          <w:trHeight w:val="338"/>
          <w:tblHeader/>
          <w:jc w:val="center"/>
        </w:trPr>
        <w:tc>
          <w:tcPr>
            <w:tcW w:w="1795" w:type="dxa"/>
            <w:shd w:val="clear" w:color="auto" w:fill="F2F2F2" w:themeFill="background1" w:themeFillShade="F2"/>
          </w:tcPr>
          <w:p w14:paraId="314CB816" w14:textId="77777777" w:rsidR="00DB211D" w:rsidRPr="008D3289" w:rsidRDefault="00DB211D" w:rsidP="00392398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3289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Family </w:t>
            </w:r>
          </w:p>
        </w:tc>
        <w:tc>
          <w:tcPr>
            <w:tcW w:w="3420" w:type="dxa"/>
            <w:shd w:val="clear" w:color="auto" w:fill="F2F2F2" w:themeFill="background1" w:themeFillShade="F2"/>
          </w:tcPr>
          <w:p w14:paraId="673EE567" w14:textId="77777777" w:rsidR="00DB211D" w:rsidRPr="008D3289" w:rsidRDefault="00DB211D" w:rsidP="00392398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3289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Arbovirus</w:t>
            </w:r>
          </w:p>
        </w:tc>
        <w:tc>
          <w:tcPr>
            <w:tcW w:w="3240" w:type="dxa"/>
            <w:shd w:val="clear" w:color="auto" w:fill="F2F2F2" w:themeFill="background1" w:themeFillShade="F2"/>
          </w:tcPr>
          <w:p w14:paraId="72F39035" w14:textId="77777777" w:rsidR="00DB211D" w:rsidRPr="008D3289" w:rsidRDefault="00DB211D" w:rsidP="00392398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3289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Primary Vector</w:t>
            </w:r>
          </w:p>
        </w:tc>
        <w:tc>
          <w:tcPr>
            <w:tcW w:w="2700" w:type="dxa"/>
            <w:shd w:val="clear" w:color="auto" w:fill="F2F2F2" w:themeFill="background1" w:themeFillShade="F2"/>
          </w:tcPr>
          <w:p w14:paraId="04F041C3" w14:textId="2BABF2E9" w:rsidR="00DB211D" w:rsidRPr="008D3289" w:rsidRDefault="00C0581A" w:rsidP="00392398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Some </w:t>
            </w:r>
            <w:r w:rsidR="00DB211D" w:rsidRPr="008D3289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non-human vertebrate hosts</w:t>
            </w:r>
          </w:p>
        </w:tc>
        <w:tc>
          <w:tcPr>
            <w:tcW w:w="3150" w:type="dxa"/>
            <w:shd w:val="clear" w:color="auto" w:fill="F2F2F2" w:themeFill="background1" w:themeFillShade="F2"/>
          </w:tcPr>
          <w:p w14:paraId="101776BD" w14:textId="77777777" w:rsidR="00DB211D" w:rsidRPr="008D3289" w:rsidRDefault="00DB211D" w:rsidP="00392398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3289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Geographical distribution</w:t>
            </w:r>
          </w:p>
        </w:tc>
      </w:tr>
      <w:tr w:rsidR="00DB211D" w:rsidRPr="007867A6" w14:paraId="602FC27D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CE89597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521309B4">
              <w:rPr>
                <w:rFonts w:ascii="Arial" w:hAnsi="Arial" w:cs="Arial"/>
                <w:b/>
                <w:bCs/>
                <w:sz w:val="20"/>
                <w:szCs w:val="20"/>
              </w:rPr>
              <w:t>Flaviviridae</w:t>
            </w: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51BF7FF8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867A6">
              <w:rPr>
                <w:rFonts w:ascii="Arial" w:hAnsi="Arial" w:cs="Arial"/>
                <w:sz w:val="20"/>
                <w:szCs w:val="20"/>
              </w:rPr>
              <w:t>Alkhurma</w:t>
            </w:r>
            <w:proofErr w:type="spellEnd"/>
            <w:r w:rsidRPr="007867A6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7867A6">
              <w:rPr>
                <w:rFonts w:ascii="Arial" w:hAnsi="Arial" w:cs="Arial"/>
                <w:sz w:val="20"/>
                <w:szCs w:val="20"/>
              </w:rPr>
              <w:t>hemorrhagic</w:t>
            </w:r>
            <w:proofErr w:type="spellEnd"/>
            <w:r w:rsidRPr="007867A6">
              <w:rPr>
                <w:rFonts w:ascii="Arial" w:hAnsi="Arial" w:cs="Arial"/>
                <w:sz w:val="20"/>
                <w:szCs w:val="20"/>
              </w:rPr>
              <w:t xml:space="preserve"> fever virus</w:t>
            </w:r>
          </w:p>
        </w:tc>
        <w:tc>
          <w:tcPr>
            <w:tcW w:w="3240" w:type="dxa"/>
          </w:tcPr>
          <w:p w14:paraId="3A9D3D30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Tick (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Hyalomma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3D412A16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Camels and sheep</w:t>
            </w:r>
          </w:p>
        </w:tc>
        <w:tc>
          <w:tcPr>
            <w:tcW w:w="3150" w:type="dxa"/>
          </w:tcPr>
          <w:p w14:paraId="07F86B0F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Middle East</w:t>
            </w:r>
          </w:p>
        </w:tc>
      </w:tr>
      <w:tr w:rsidR="00DB211D" w:rsidRPr="007867A6" w14:paraId="4C7D7892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3451D6A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2D86237B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sz w:val="20"/>
                <w:szCs w:val="20"/>
              </w:rPr>
              <w:t>Japanese Encephalitis virus</w:t>
            </w:r>
          </w:p>
        </w:tc>
        <w:tc>
          <w:tcPr>
            <w:tcW w:w="3240" w:type="dxa"/>
          </w:tcPr>
          <w:p w14:paraId="0E0BF376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Culex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7B87BE2B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Birds,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pigs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, horse</w:t>
            </w:r>
          </w:p>
        </w:tc>
        <w:tc>
          <w:tcPr>
            <w:tcW w:w="3150" w:type="dxa"/>
          </w:tcPr>
          <w:p w14:paraId="219782B1" w14:textId="61BA467C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South Asia, 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outh-East Asia and Western Pacific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.</w:t>
            </w:r>
            <w:r w:rsidR="00210E2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Pacific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DB211D" w:rsidRPr="007867A6" w14:paraId="4BA6BAB3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48762B1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58E1D81F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Kyasanur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forest disease virus</w:t>
            </w:r>
          </w:p>
        </w:tc>
        <w:tc>
          <w:tcPr>
            <w:tcW w:w="3240" w:type="dxa"/>
          </w:tcPr>
          <w:p w14:paraId="6B2D0376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Tick (</w:t>
            </w:r>
            <w:proofErr w:type="spellStart"/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Hemaphysalis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38EABCC7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Rodents, monkey</w:t>
            </w:r>
          </w:p>
        </w:tc>
        <w:tc>
          <w:tcPr>
            <w:tcW w:w="3150" w:type="dxa"/>
          </w:tcPr>
          <w:p w14:paraId="11BAF070" w14:textId="66762DD6" w:rsidR="00DB211D" w:rsidRPr="007867A6" w:rsidRDefault="00DB211D" w:rsidP="00C3415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outh Asia</w:t>
            </w:r>
          </w:p>
        </w:tc>
      </w:tr>
      <w:tr w:rsidR="00DB211D" w:rsidRPr="007867A6" w14:paraId="2A879651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6553FD7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1F7EFAA4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AE3750">
              <w:rPr>
                <w:rFonts w:ascii="Arial" w:hAnsi="Arial" w:cs="Arial"/>
                <w:sz w:val="20"/>
                <w:szCs w:val="20"/>
              </w:rPr>
              <w:t>Powassan virus</w:t>
            </w:r>
          </w:p>
        </w:tc>
        <w:tc>
          <w:tcPr>
            <w:tcW w:w="3240" w:type="dxa"/>
          </w:tcPr>
          <w:p w14:paraId="65622FC1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ick (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Ixodes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02CEF893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Small and medium-sized mammals </w:t>
            </w:r>
          </w:p>
        </w:tc>
        <w:tc>
          <w:tcPr>
            <w:tcW w:w="3150" w:type="dxa"/>
          </w:tcPr>
          <w:p w14:paraId="5922E3BC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orth America, Russia</w:t>
            </w:r>
          </w:p>
        </w:tc>
      </w:tr>
      <w:tr w:rsidR="00DB211D" w:rsidRPr="007867A6" w14:paraId="2DC820D8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E9E64F0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0D9317EB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ocio virus</w:t>
            </w:r>
          </w:p>
        </w:tc>
        <w:tc>
          <w:tcPr>
            <w:tcW w:w="3240" w:type="dxa"/>
          </w:tcPr>
          <w:p w14:paraId="5F0945D8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osquito (various)</w:t>
            </w:r>
          </w:p>
        </w:tc>
        <w:tc>
          <w:tcPr>
            <w:tcW w:w="2700" w:type="dxa"/>
          </w:tcPr>
          <w:p w14:paraId="01C96782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3150" w:type="dxa"/>
          </w:tcPr>
          <w:p w14:paraId="26949941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Brazil</w:t>
            </w:r>
          </w:p>
        </w:tc>
      </w:tr>
      <w:tr w:rsidR="00DB211D" w:rsidRPr="007867A6" w14:paraId="211FD41D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1A0BADC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3E2D7332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15C09">
              <w:rPr>
                <w:rFonts w:ascii="Arial" w:hAnsi="Arial" w:cs="Arial"/>
                <w:sz w:val="20"/>
                <w:szCs w:val="20"/>
              </w:rPr>
              <w:t>Spondwen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virus</w:t>
            </w:r>
          </w:p>
        </w:tc>
        <w:tc>
          <w:tcPr>
            <w:tcW w:w="3240" w:type="dxa"/>
          </w:tcPr>
          <w:p w14:paraId="70A926F1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osquito (various)</w:t>
            </w:r>
          </w:p>
        </w:tc>
        <w:tc>
          <w:tcPr>
            <w:tcW w:w="2700" w:type="dxa"/>
          </w:tcPr>
          <w:p w14:paraId="2447ED54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3150" w:type="dxa"/>
          </w:tcPr>
          <w:p w14:paraId="76687A11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frica</w:t>
            </w:r>
          </w:p>
        </w:tc>
      </w:tr>
      <w:tr w:rsidR="00DB211D" w:rsidRPr="007867A6" w14:paraId="6B735034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D1932C7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2ABDD8C2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15C09">
              <w:rPr>
                <w:rFonts w:ascii="Arial" w:hAnsi="Arial" w:cs="Arial"/>
                <w:sz w:val="20"/>
                <w:szCs w:val="20"/>
              </w:rPr>
              <w:t>Murray Valley Encephalitis virus</w:t>
            </w:r>
          </w:p>
        </w:tc>
        <w:tc>
          <w:tcPr>
            <w:tcW w:w="3240" w:type="dxa"/>
          </w:tcPr>
          <w:p w14:paraId="5031437F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</w:p>
          <w:p w14:paraId="0CF741BF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Culex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04A1F15D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deid water birds</w:t>
            </w:r>
          </w:p>
        </w:tc>
        <w:tc>
          <w:tcPr>
            <w:tcW w:w="3150" w:type="dxa"/>
          </w:tcPr>
          <w:p w14:paraId="53B5405F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ustralia, Papua New Guinea</w:t>
            </w:r>
          </w:p>
        </w:tc>
      </w:tr>
      <w:tr w:rsidR="00DB211D" w:rsidRPr="007867A6" w14:paraId="4E06A518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1D8D6F9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36BBE081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int Louis Encephalitis Virus</w:t>
            </w:r>
          </w:p>
        </w:tc>
        <w:tc>
          <w:tcPr>
            <w:tcW w:w="3240" w:type="dxa"/>
          </w:tcPr>
          <w:p w14:paraId="60A08ABB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</w:p>
          <w:p w14:paraId="09F707EC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Culex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64F78FFF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3150" w:type="dxa"/>
          </w:tcPr>
          <w:p w14:paraId="085C0A5F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he Americas</w:t>
            </w:r>
          </w:p>
        </w:tc>
      </w:tr>
      <w:tr w:rsidR="00DB211D" w:rsidRPr="007867A6" w14:paraId="2F370115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FF8679A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27AB6FA4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sz w:val="20"/>
                <w:szCs w:val="20"/>
              </w:rPr>
              <w:t>Tick-borne encephalitis virus</w:t>
            </w:r>
          </w:p>
        </w:tc>
        <w:tc>
          <w:tcPr>
            <w:tcW w:w="3240" w:type="dxa"/>
          </w:tcPr>
          <w:p w14:paraId="76E6A13E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Tick (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Ixodes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Hemaphysalis</w:t>
            </w:r>
            <w:proofErr w:type="spellEnd"/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)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700" w:type="dxa"/>
          </w:tcPr>
          <w:p w14:paraId="08C4D059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Rodents</w:t>
            </w:r>
          </w:p>
        </w:tc>
        <w:tc>
          <w:tcPr>
            <w:tcW w:w="3150" w:type="dxa"/>
          </w:tcPr>
          <w:p w14:paraId="01798D86" w14:textId="4ED2AEB3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North Asia, 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Europe</w:t>
            </w:r>
          </w:p>
        </w:tc>
      </w:tr>
      <w:tr w:rsidR="00DB211D" w:rsidRPr="007867A6" w14:paraId="32ED303E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C314D55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3A709EE4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sz w:val="20"/>
                <w:szCs w:val="20"/>
              </w:rPr>
              <w:t>Usutu virus</w:t>
            </w:r>
          </w:p>
        </w:tc>
        <w:tc>
          <w:tcPr>
            <w:tcW w:w="3240" w:type="dxa"/>
          </w:tcPr>
          <w:p w14:paraId="0D8C6D5E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Mosquito (various)</w:t>
            </w:r>
          </w:p>
        </w:tc>
        <w:tc>
          <w:tcPr>
            <w:tcW w:w="2700" w:type="dxa"/>
          </w:tcPr>
          <w:p w14:paraId="5F4C6F23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3150" w:type="dxa"/>
          </w:tcPr>
          <w:p w14:paraId="12507034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Sub-Saharan Africa, 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Europe</w:t>
            </w:r>
          </w:p>
        </w:tc>
      </w:tr>
      <w:tr w:rsidR="00DB211D" w:rsidRPr="007867A6" w14:paraId="4A3BE032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0607A96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204BB1F3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West Nile virus</w:t>
            </w:r>
          </w:p>
        </w:tc>
        <w:tc>
          <w:tcPr>
            <w:tcW w:w="3240" w:type="dxa"/>
          </w:tcPr>
          <w:p w14:paraId="12F66882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</w:p>
          <w:p w14:paraId="121403AB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Culex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24DD72B1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Birds, horse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</w:p>
        </w:tc>
        <w:tc>
          <w:tcPr>
            <w:tcW w:w="3150" w:type="dxa"/>
          </w:tcPr>
          <w:p w14:paraId="5E85B349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Africa, America, Europe, Eastern Mediterranean</w:t>
            </w:r>
          </w:p>
        </w:tc>
      </w:tr>
      <w:tr w:rsidR="00DB211D" w:rsidRPr="007867A6" w14:paraId="2A23AE91" w14:textId="77777777" w:rsidTr="00392398">
        <w:trPr>
          <w:trHeight w:val="338"/>
          <w:jc w:val="center"/>
        </w:trPr>
        <w:tc>
          <w:tcPr>
            <w:tcW w:w="1795" w:type="dxa"/>
            <w:vMerge w:val="restart"/>
          </w:tcPr>
          <w:p w14:paraId="7614AE7C" w14:textId="77777777" w:rsidR="00DB211D" w:rsidRPr="521309B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521309B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Togaviridae</w:t>
            </w:r>
            <w:proofErr w:type="spellEnd"/>
          </w:p>
          <w:p w14:paraId="1276C076" w14:textId="77777777" w:rsidR="00DB211D" w:rsidRPr="521309B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3420" w:type="dxa"/>
          </w:tcPr>
          <w:p w14:paraId="70C23A9E" w14:textId="77777777" w:rsidR="00DB211D" w:rsidRPr="00D70B8C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F864A5">
              <w:rPr>
                <w:rFonts w:ascii="Arial" w:hAnsi="Arial" w:cs="Arial"/>
                <w:sz w:val="20"/>
                <w:szCs w:val="20"/>
              </w:rPr>
              <w:t>Barmah Forest virus</w:t>
            </w:r>
          </w:p>
        </w:tc>
        <w:tc>
          <w:tcPr>
            <w:tcW w:w="3240" w:type="dxa"/>
          </w:tcPr>
          <w:p w14:paraId="664FB1BD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osquito</w:t>
            </w:r>
          </w:p>
          <w:p w14:paraId="1A6280B2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(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Culex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and 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edes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4FEFE8C2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Marsupials, wild and domestic mammals </w:t>
            </w:r>
          </w:p>
        </w:tc>
        <w:tc>
          <w:tcPr>
            <w:tcW w:w="3150" w:type="dxa"/>
          </w:tcPr>
          <w:p w14:paraId="41C127E1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ustralia</w:t>
            </w:r>
          </w:p>
        </w:tc>
      </w:tr>
      <w:tr w:rsidR="00DB211D" w:rsidRPr="007867A6" w14:paraId="534455D0" w14:textId="77777777" w:rsidTr="00392398">
        <w:trPr>
          <w:trHeight w:val="338"/>
          <w:jc w:val="center"/>
        </w:trPr>
        <w:tc>
          <w:tcPr>
            <w:tcW w:w="1795" w:type="dxa"/>
            <w:vMerge/>
          </w:tcPr>
          <w:p w14:paraId="35ECC39F" w14:textId="77777777" w:rsidR="00DB211D" w:rsidRPr="521309B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3420" w:type="dxa"/>
          </w:tcPr>
          <w:p w14:paraId="57198786" w14:textId="77777777" w:rsidR="00DB211D" w:rsidRPr="00D70B8C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D70B8C">
              <w:rPr>
                <w:rFonts w:ascii="Arial" w:hAnsi="Arial" w:cs="Arial"/>
                <w:sz w:val="20"/>
                <w:szCs w:val="20"/>
              </w:rPr>
              <w:t>Eastern Equine Encephalitis virus</w:t>
            </w:r>
          </w:p>
        </w:tc>
        <w:tc>
          <w:tcPr>
            <w:tcW w:w="3240" w:type="dxa"/>
          </w:tcPr>
          <w:p w14:paraId="0970F494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  <w:r w:rsidRPr="009026ED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392398">
              <w:rPr>
                <w:rFonts w:ascii="Arial" w:hAnsi="Arial" w:cs="Arial"/>
                <w:color w:val="000000"/>
                <w:sz w:val="20"/>
                <w:szCs w:val="20"/>
              </w:rPr>
              <w:t>various)</w:t>
            </w:r>
          </w:p>
        </w:tc>
        <w:tc>
          <w:tcPr>
            <w:tcW w:w="2700" w:type="dxa"/>
          </w:tcPr>
          <w:p w14:paraId="4D637D86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3150" w:type="dxa"/>
          </w:tcPr>
          <w:p w14:paraId="7CD35A83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he Americas</w:t>
            </w:r>
          </w:p>
        </w:tc>
      </w:tr>
      <w:tr w:rsidR="00DB211D" w:rsidRPr="007867A6" w14:paraId="30A09176" w14:textId="77777777" w:rsidTr="00392398">
        <w:trPr>
          <w:trHeight w:val="338"/>
          <w:jc w:val="center"/>
        </w:trPr>
        <w:tc>
          <w:tcPr>
            <w:tcW w:w="1795" w:type="dxa"/>
            <w:vMerge/>
          </w:tcPr>
          <w:p w14:paraId="7F9D0113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</w:tcPr>
          <w:p w14:paraId="453F210D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dariaga virus</w:t>
            </w:r>
          </w:p>
        </w:tc>
        <w:tc>
          <w:tcPr>
            <w:tcW w:w="3240" w:type="dxa"/>
          </w:tcPr>
          <w:p w14:paraId="21E3BFF9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  <w:r w:rsidRPr="009026ED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392398">
              <w:rPr>
                <w:rFonts w:ascii="Arial" w:hAnsi="Arial" w:cs="Arial"/>
                <w:color w:val="000000"/>
                <w:sz w:val="20"/>
                <w:szCs w:val="20"/>
              </w:rPr>
              <w:t>various)</w:t>
            </w:r>
          </w:p>
        </w:tc>
        <w:tc>
          <w:tcPr>
            <w:tcW w:w="2700" w:type="dxa"/>
          </w:tcPr>
          <w:p w14:paraId="39487B8A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Rodents and birds</w:t>
            </w:r>
          </w:p>
        </w:tc>
        <w:tc>
          <w:tcPr>
            <w:tcW w:w="3150" w:type="dxa"/>
          </w:tcPr>
          <w:p w14:paraId="2CB82CEF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he Americas</w:t>
            </w:r>
          </w:p>
        </w:tc>
      </w:tr>
      <w:tr w:rsidR="00DB211D" w:rsidRPr="007867A6" w14:paraId="714F0322" w14:textId="77777777" w:rsidTr="00392398">
        <w:trPr>
          <w:trHeight w:val="338"/>
          <w:jc w:val="center"/>
        </w:trPr>
        <w:tc>
          <w:tcPr>
            <w:tcW w:w="1795" w:type="dxa"/>
            <w:vMerge/>
          </w:tcPr>
          <w:p w14:paraId="1AF91E08" w14:textId="77777777" w:rsidR="00DB211D" w:rsidRPr="521309B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3420" w:type="dxa"/>
          </w:tcPr>
          <w:p w14:paraId="6201DB4A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yaro virus</w:t>
            </w:r>
          </w:p>
        </w:tc>
        <w:tc>
          <w:tcPr>
            <w:tcW w:w="3240" w:type="dxa"/>
          </w:tcPr>
          <w:p w14:paraId="7C46A389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  <w:r w:rsidRPr="009026ED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392398">
              <w:rPr>
                <w:rFonts w:ascii="Arial" w:hAnsi="Arial" w:cs="Arial"/>
                <w:color w:val="000000"/>
                <w:sz w:val="20"/>
                <w:szCs w:val="20"/>
              </w:rPr>
              <w:t>various)</w:t>
            </w:r>
          </w:p>
        </w:tc>
        <w:tc>
          <w:tcPr>
            <w:tcW w:w="2700" w:type="dxa"/>
          </w:tcPr>
          <w:p w14:paraId="3CFCB010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rimates</w:t>
            </w:r>
          </w:p>
        </w:tc>
        <w:tc>
          <w:tcPr>
            <w:tcW w:w="3150" w:type="dxa"/>
          </w:tcPr>
          <w:p w14:paraId="44FB21DD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he Americas</w:t>
            </w:r>
          </w:p>
        </w:tc>
      </w:tr>
      <w:tr w:rsidR="00DB211D" w:rsidRPr="007867A6" w14:paraId="2F687CD4" w14:textId="77777777" w:rsidTr="00392398">
        <w:trPr>
          <w:trHeight w:val="338"/>
          <w:jc w:val="center"/>
        </w:trPr>
        <w:tc>
          <w:tcPr>
            <w:tcW w:w="1795" w:type="dxa"/>
            <w:vMerge/>
          </w:tcPr>
          <w:p w14:paraId="7F38261C" w14:textId="77777777" w:rsidR="00DB211D" w:rsidRPr="521309B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3420" w:type="dxa"/>
          </w:tcPr>
          <w:p w14:paraId="281AFCA1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52AFF">
              <w:rPr>
                <w:rFonts w:ascii="Arial" w:hAnsi="Arial" w:cs="Arial"/>
                <w:sz w:val="20"/>
                <w:szCs w:val="20"/>
              </w:rPr>
              <w:t>O'nyong'nyong</w:t>
            </w:r>
            <w:proofErr w:type="spellEnd"/>
            <w:r w:rsidRPr="00A52AFF">
              <w:rPr>
                <w:rFonts w:ascii="Arial" w:hAnsi="Arial" w:cs="Arial"/>
                <w:sz w:val="20"/>
                <w:szCs w:val="20"/>
              </w:rPr>
              <w:t xml:space="preserve"> virus</w:t>
            </w:r>
          </w:p>
        </w:tc>
        <w:tc>
          <w:tcPr>
            <w:tcW w:w="3240" w:type="dxa"/>
          </w:tcPr>
          <w:p w14:paraId="2E5A7B17" w14:textId="7EEA767D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(Anopheles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="00B86693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6030E996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3150" w:type="dxa"/>
          </w:tcPr>
          <w:p w14:paraId="4F7DFD3A" w14:textId="77777777" w:rsidR="00DB211D" w:rsidRPr="007867A6" w:rsidDel="003E0A1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F3885">
              <w:rPr>
                <w:rFonts w:ascii="Arial" w:hAnsi="Arial" w:cs="Arial"/>
                <w:color w:val="000000"/>
                <w:sz w:val="20"/>
                <w:szCs w:val="20"/>
              </w:rPr>
              <w:t>Central, East and West Africa</w:t>
            </w:r>
          </w:p>
        </w:tc>
      </w:tr>
      <w:tr w:rsidR="00DB211D" w:rsidRPr="007867A6" w14:paraId="342C6646" w14:textId="77777777" w:rsidTr="00392398">
        <w:trPr>
          <w:trHeight w:val="338"/>
          <w:jc w:val="center"/>
        </w:trPr>
        <w:tc>
          <w:tcPr>
            <w:tcW w:w="1795" w:type="dxa"/>
            <w:vMerge/>
          </w:tcPr>
          <w:p w14:paraId="568993ED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</w:tcPr>
          <w:p w14:paraId="76FCCCCD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Ross River virus</w:t>
            </w:r>
          </w:p>
        </w:tc>
        <w:tc>
          <w:tcPr>
            <w:tcW w:w="3240" w:type="dxa"/>
          </w:tcPr>
          <w:p w14:paraId="5B49CF47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Mosquitoes</w:t>
            </w:r>
          </w:p>
        </w:tc>
        <w:tc>
          <w:tcPr>
            <w:tcW w:w="2700" w:type="dxa"/>
          </w:tcPr>
          <w:p w14:paraId="39A1CBE8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Marsupials, horses</w:t>
            </w:r>
          </w:p>
        </w:tc>
        <w:tc>
          <w:tcPr>
            <w:tcW w:w="3150" w:type="dxa"/>
          </w:tcPr>
          <w:p w14:paraId="0F185974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Australia, Papua New Guinea, 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Pacific</w:t>
            </w:r>
          </w:p>
        </w:tc>
      </w:tr>
      <w:tr w:rsidR="00DB211D" w:rsidRPr="007867A6" w14:paraId="442C48B8" w14:textId="77777777" w:rsidTr="00392398">
        <w:trPr>
          <w:trHeight w:val="338"/>
          <w:jc w:val="center"/>
        </w:trPr>
        <w:tc>
          <w:tcPr>
            <w:tcW w:w="1795" w:type="dxa"/>
            <w:vMerge/>
          </w:tcPr>
          <w:p w14:paraId="265C4893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3D58EB45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8D40E7">
              <w:rPr>
                <w:rFonts w:ascii="Arial" w:hAnsi="Arial" w:cs="Arial"/>
                <w:color w:val="000000"/>
                <w:sz w:val="20"/>
                <w:szCs w:val="20"/>
              </w:rPr>
              <w:t>Sindbis</w:t>
            </w:r>
            <w:proofErr w:type="spellEnd"/>
            <w:r w:rsidRPr="008D40E7">
              <w:rPr>
                <w:rFonts w:ascii="Arial" w:hAnsi="Arial" w:cs="Arial"/>
                <w:color w:val="000000"/>
                <w:sz w:val="20"/>
                <w:szCs w:val="20"/>
              </w:rPr>
              <w:t xml:space="preserve"> virus</w:t>
            </w:r>
          </w:p>
        </w:tc>
        <w:tc>
          <w:tcPr>
            <w:tcW w:w="3240" w:type="dxa"/>
          </w:tcPr>
          <w:p w14:paraId="174694EE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  <w:r w:rsidRPr="0003463D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 w:rsidRPr="00392398">
              <w:rPr>
                <w:rFonts w:ascii="Arial" w:hAnsi="Arial" w:cs="Arial"/>
                <w:color w:val="000000"/>
                <w:sz w:val="20"/>
                <w:szCs w:val="20"/>
              </w:rPr>
              <w:t>various)</w:t>
            </w:r>
          </w:p>
        </w:tc>
        <w:tc>
          <w:tcPr>
            <w:tcW w:w="2700" w:type="dxa"/>
          </w:tcPr>
          <w:p w14:paraId="09CC204B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Birds, mammals</w:t>
            </w:r>
          </w:p>
        </w:tc>
        <w:tc>
          <w:tcPr>
            <w:tcW w:w="3150" w:type="dxa"/>
          </w:tcPr>
          <w:p w14:paraId="76FF88B4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frica, Europe, Middle East, Australasia</w:t>
            </w:r>
          </w:p>
        </w:tc>
      </w:tr>
      <w:tr w:rsidR="00DB211D" w:rsidRPr="007867A6" w14:paraId="77B4434B" w14:textId="77777777" w:rsidTr="00392398">
        <w:trPr>
          <w:trHeight w:val="338"/>
          <w:jc w:val="center"/>
        </w:trPr>
        <w:tc>
          <w:tcPr>
            <w:tcW w:w="1795" w:type="dxa"/>
            <w:vMerge/>
          </w:tcPr>
          <w:p w14:paraId="71EE80E6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65D3F163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Venezuelan equine encephalitis virus </w:t>
            </w:r>
          </w:p>
        </w:tc>
        <w:tc>
          <w:tcPr>
            <w:tcW w:w="3240" w:type="dxa"/>
          </w:tcPr>
          <w:p w14:paraId="4D8EE53B" w14:textId="7314DE84" w:rsidR="00DB211D" w:rsidRPr="007867A6" w:rsidRDefault="00051A42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Mosquito </w:t>
            </w:r>
            <w:r w:rsidRPr="0003463D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various)</w:t>
            </w:r>
          </w:p>
        </w:tc>
        <w:tc>
          <w:tcPr>
            <w:tcW w:w="2700" w:type="dxa"/>
          </w:tcPr>
          <w:p w14:paraId="7DFCD4EF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Rodents</w:t>
            </w:r>
          </w:p>
        </w:tc>
        <w:tc>
          <w:tcPr>
            <w:tcW w:w="3150" w:type="dxa"/>
          </w:tcPr>
          <w:p w14:paraId="6781C01F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The 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Americas</w:t>
            </w:r>
          </w:p>
        </w:tc>
      </w:tr>
      <w:tr w:rsidR="00DB211D" w:rsidRPr="007867A6" w14:paraId="6CB323EF" w14:textId="77777777" w:rsidTr="00392398">
        <w:trPr>
          <w:trHeight w:val="338"/>
          <w:jc w:val="center"/>
        </w:trPr>
        <w:tc>
          <w:tcPr>
            <w:tcW w:w="1795" w:type="dxa"/>
            <w:vMerge/>
            <w:tcBorders>
              <w:bottom w:val="single" w:sz="4" w:space="0" w:color="auto"/>
            </w:tcBorders>
          </w:tcPr>
          <w:p w14:paraId="598692E0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1ABD7451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40E7">
              <w:rPr>
                <w:rFonts w:ascii="Arial" w:hAnsi="Arial" w:cs="Arial"/>
                <w:color w:val="000000"/>
                <w:sz w:val="20"/>
                <w:szCs w:val="20"/>
              </w:rPr>
              <w:t>Western Equine Encephalitis virus</w:t>
            </w:r>
          </w:p>
        </w:tc>
        <w:tc>
          <w:tcPr>
            <w:tcW w:w="3240" w:type="dxa"/>
          </w:tcPr>
          <w:p w14:paraId="71241234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osquito (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Culex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and 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edes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0FDB395F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  <w:p w14:paraId="6834BB50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3150" w:type="dxa"/>
          </w:tcPr>
          <w:p w14:paraId="4A02E90B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he Americas</w:t>
            </w:r>
          </w:p>
        </w:tc>
      </w:tr>
      <w:tr w:rsidR="00DB211D" w:rsidRPr="007867A6" w14:paraId="274301D0" w14:textId="77777777" w:rsidTr="00392398">
        <w:trPr>
          <w:trHeight w:val="338"/>
          <w:jc w:val="center"/>
        </w:trPr>
        <w:tc>
          <w:tcPr>
            <w:tcW w:w="1795" w:type="dxa"/>
            <w:vMerge w:val="restart"/>
          </w:tcPr>
          <w:p w14:paraId="2F7678F8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F468BF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Peribunyaviridae</w:t>
            </w:r>
            <w:proofErr w:type="spellEnd"/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6F0B805B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81F08">
              <w:rPr>
                <w:rFonts w:ascii="Arial" w:hAnsi="Arial" w:cs="Arial"/>
                <w:sz w:val="20"/>
                <w:szCs w:val="20"/>
              </w:rPr>
              <w:t>California encephalitis virus</w:t>
            </w:r>
          </w:p>
        </w:tc>
        <w:tc>
          <w:tcPr>
            <w:tcW w:w="3240" w:type="dxa"/>
          </w:tcPr>
          <w:p w14:paraId="27482117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osquito (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Aedes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152A36EA" w14:textId="04966D98" w:rsidR="00DB211D" w:rsidRPr="007867A6" w:rsidRDefault="00C3372E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3150" w:type="dxa"/>
          </w:tcPr>
          <w:p w14:paraId="0F897465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United States</w:t>
            </w:r>
          </w:p>
        </w:tc>
      </w:tr>
      <w:tr w:rsidR="00DB211D" w:rsidRPr="007867A6" w14:paraId="333ED612" w14:textId="77777777" w:rsidTr="00392398">
        <w:trPr>
          <w:trHeight w:val="338"/>
          <w:jc w:val="center"/>
        </w:trPr>
        <w:tc>
          <w:tcPr>
            <w:tcW w:w="1795" w:type="dxa"/>
            <w:vMerge/>
          </w:tcPr>
          <w:p w14:paraId="50A9481A" w14:textId="77777777" w:rsidR="00DB211D" w:rsidRPr="521309B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093FE87D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F81F08">
              <w:rPr>
                <w:rFonts w:ascii="Arial" w:hAnsi="Arial" w:cs="Arial"/>
                <w:sz w:val="20"/>
                <w:szCs w:val="20"/>
              </w:rPr>
              <w:t xml:space="preserve">La Crosse virus </w:t>
            </w:r>
          </w:p>
        </w:tc>
        <w:tc>
          <w:tcPr>
            <w:tcW w:w="3240" w:type="dxa"/>
          </w:tcPr>
          <w:p w14:paraId="73C6AB1F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osquito (</w:t>
            </w:r>
            <w:r w:rsidRPr="00392398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Aedes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279FA871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Small mammals</w:t>
            </w:r>
          </w:p>
        </w:tc>
        <w:tc>
          <w:tcPr>
            <w:tcW w:w="3150" w:type="dxa"/>
          </w:tcPr>
          <w:p w14:paraId="330DCB59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United States</w:t>
            </w:r>
          </w:p>
        </w:tc>
      </w:tr>
      <w:tr w:rsidR="00DB211D" w:rsidRPr="007867A6" w14:paraId="1100AFCD" w14:textId="77777777" w:rsidTr="00392398">
        <w:trPr>
          <w:trHeight w:val="338"/>
          <w:jc w:val="center"/>
        </w:trPr>
        <w:tc>
          <w:tcPr>
            <w:tcW w:w="1795" w:type="dxa"/>
            <w:vMerge/>
            <w:tcBorders>
              <w:bottom w:val="single" w:sz="4" w:space="0" w:color="auto"/>
            </w:tcBorders>
          </w:tcPr>
          <w:p w14:paraId="0CA747FC" w14:textId="77777777" w:rsidR="00DB211D" w:rsidRPr="521309B4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0881410D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7867A6">
              <w:rPr>
                <w:rFonts w:ascii="Arial" w:hAnsi="Arial" w:cs="Arial"/>
                <w:sz w:val="20"/>
                <w:szCs w:val="20"/>
              </w:rPr>
              <w:t>Oropouche</w:t>
            </w:r>
            <w:proofErr w:type="spellEnd"/>
            <w:r w:rsidRPr="007867A6">
              <w:rPr>
                <w:rFonts w:ascii="Arial" w:hAnsi="Arial" w:cs="Arial"/>
                <w:sz w:val="20"/>
                <w:szCs w:val="20"/>
              </w:rPr>
              <w:t xml:space="preserve"> virus</w:t>
            </w:r>
          </w:p>
        </w:tc>
        <w:tc>
          <w:tcPr>
            <w:tcW w:w="3240" w:type="dxa"/>
          </w:tcPr>
          <w:p w14:paraId="61A95388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Midge (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Culicoides </w:t>
            </w:r>
            <w:proofErr w:type="spellStart"/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paraensis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37F67102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loths, primates, birds</w:t>
            </w:r>
          </w:p>
        </w:tc>
        <w:tc>
          <w:tcPr>
            <w:tcW w:w="3150" w:type="dxa"/>
          </w:tcPr>
          <w:p w14:paraId="045A2316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Americas and recent outbreaks in Europe</w:t>
            </w:r>
          </w:p>
        </w:tc>
      </w:tr>
      <w:tr w:rsidR="00DB211D" w:rsidRPr="007867A6" w14:paraId="0B478C39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26516C6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521309B4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henuiviridae</w:t>
            </w:r>
            <w:proofErr w:type="spellEnd"/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</w:tcBorders>
          </w:tcPr>
          <w:p w14:paraId="5B2798D2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sz w:val="20"/>
                <w:szCs w:val="20"/>
              </w:rPr>
              <w:t>Rift Valley fever virus</w:t>
            </w:r>
          </w:p>
        </w:tc>
        <w:tc>
          <w:tcPr>
            <w:tcW w:w="3240" w:type="dxa"/>
          </w:tcPr>
          <w:p w14:paraId="191EA9E6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Mosquitoes (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Aedes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and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Culex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4868AED3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Bovine, goat, sheep,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ruminants</w:t>
            </w:r>
          </w:p>
        </w:tc>
        <w:tc>
          <w:tcPr>
            <w:tcW w:w="3150" w:type="dxa"/>
          </w:tcPr>
          <w:p w14:paraId="7307BF6C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Africa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, Middle East</w:t>
            </w:r>
          </w:p>
        </w:tc>
      </w:tr>
      <w:tr w:rsidR="00DB211D" w:rsidRPr="007867A6" w14:paraId="5941085D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2DB0F18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38DEE1E3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468BF">
              <w:rPr>
                <w:rFonts w:ascii="Arial" w:hAnsi="Arial" w:cs="Arial"/>
                <w:color w:val="000000"/>
                <w:sz w:val="20"/>
                <w:szCs w:val="20"/>
              </w:rPr>
              <w:t xml:space="preserve">Severe Fever with Thrombocytopenia Syndrome virus </w:t>
            </w:r>
          </w:p>
        </w:tc>
        <w:tc>
          <w:tcPr>
            <w:tcW w:w="3240" w:type="dxa"/>
          </w:tcPr>
          <w:p w14:paraId="598C96F5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icks (various)</w:t>
            </w:r>
          </w:p>
        </w:tc>
        <w:tc>
          <w:tcPr>
            <w:tcW w:w="2700" w:type="dxa"/>
          </w:tcPr>
          <w:p w14:paraId="01881883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Birds and mammals</w:t>
            </w:r>
          </w:p>
        </w:tc>
        <w:tc>
          <w:tcPr>
            <w:tcW w:w="3150" w:type="dxa"/>
          </w:tcPr>
          <w:p w14:paraId="5D211575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sia</w:t>
            </w:r>
          </w:p>
        </w:tc>
      </w:tr>
      <w:tr w:rsidR="00DB211D" w:rsidRPr="007867A6" w14:paraId="0E2822E0" w14:textId="77777777" w:rsidTr="00392398">
        <w:trPr>
          <w:trHeight w:val="338"/>
          <w:jc w:val="center"/>
        </w:trPr>
        <w:tc>
          <w:tcPr>
            <w:tcW w:w="17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EEABB71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Borders>
              <w:left w:val="single" w:sz="4" w:space="0" w:color="auto"/>
            </w:tcBorders>
          </w:tcPr>
          <w:p w14:paraId="7E25A7DA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Toscana virus</w:t>
            </w:r>
          </w:p>
        </w:tc>
        <w:tc>
          <w:tcPr>
            <w:tcW w:w="3240" w:type="dxa"/>
          </w:tcPr>
          <w:p w14:paraId="05A5532E" w14:textId="4F7A36E1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andfly (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Ph</w:t>
            </w:r>
            <w:r w:rsidR="00635249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l</w:t>
            </w:r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ebotomus</w:t>
            </w: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</w:tcPr>
          <w:p w14:paraId="3274BE4A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heep</w:t>
            </w:r>
          </w:p>
        </w:tc>
        <w:tc>
          <w:tcPr>
            <w:tcW w:w="3150" w:type="dxa"/>
          </w:tcPr>
          <w:p w14:paraId="43B4E7A9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Europe</w:t>
            </w:r>
          </w:p>
        </w:tc>
      </w:tr>
      <w:tr w:rsidR="00DB211D" w:rsidRPr="007867A6" w14:paraId="45FF39D0" w14:textId="77777777" w:rsidTr="009177B8">
        <w:trPr>
          <w:trHeight w:val="338"/>
          <w:jc w:val="center"/>
        </w:trPr>
        <w:tc>
          <w:tcPr>
            <w:tcW w:w="1795" w:type="dxa"/>
            <w:tcBorders>
              <w:bottom w:val="single" w:sz="4" w:space="0" w:color="auto"/>
            </w:tcBorders>
          </w:tcPr>
          <w:p w14:paraId="34CEB51B" w14:textId="77777777" w:rsidR="00DB211D" w:rsidRPr="007867A6" w:rsidDel="00C9108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867A6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Nairoviridae</w:t>
            </w:r>
            <w:proofErr w:type="spellEnd"/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79069C74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sz w:val="20"/>
                <w:szCs w:val="20"/>
              </w:rPr>
              <w:t>Crimean–Congo haemorrhagic fever virus</w:t>
            </w:r>
          </w:p>
        </w:tc>
        <w:tc>
          <w:tcPr>
            <w:tcW w:w="3240" w:type="dxa"/>
            <w:tcBorders>
              <w:bottom w:val="single" w:sz="4" w:space="0" w:color="auto"/>
            </w:tcBorders>
          </w:tcPr>
          <w:p w14:paraId="0DAD1191" w14:textId="77777777" w:rsidR="00DB211D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 xml:space="preserve">Tick </w:t>
            </w:r>
          </w:p>
          <w:p w14:paraId="4387B23B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(</w:t>
            </w:r>
            <w:proofErr w:type="spellStart"/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>Hyalomma</w:t>
            </w:r>
            <w:proofErr w:type="spellEnd"/>
            <w:r w:rsidRPr="007867A6">
              <w:rPr>
                <w:rFonts w:ascii="Arial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sp</w:t>
            </w:r>
            <w:proofErr w:type="spellEnd"/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47CD5102" w14:textId="77777777" w:rsidR="00DB211D" w:rsidRPr="007867A6" w:rsidRDefault="00DB211D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867A6">
              <w:rPr>
                <w:rFonts w:ascii="Arial" w:hAnsi="Arial" w:cs="Arial"/>
                <w:color w:val="000000"/>
                <w:sz w:val="20"/>
                <w:szCs w:val="20"/>
              </w:rPr>
              <w:t>Cattle, sheep, goats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2AA98FD2" w14:textId="70E51A3A" w:rsidR="00DB211D" w:rsidRPr="007867A6" w:rsidRDefault="003C5EEC" w:rsidP="00392398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frica, Asia, Europe</w:t>
            </w:r>
          </w:p>
        </w:tc>
      </w:tr>
      <w:tr w:rsidR="00DB211D" w14:paraId="7BB24B70" w14:textId="77777777" w:rsidTr="009177B8">
        <w:trPr>
          <w:trHeight w:val="338"/>
          <w:jc w:val="center"/>
        </w:trPr>
        <w:tc>
          <w:tcPr>
            <w:tcW w:w="1795" w:type="dxa"/>
            <w:tcBorders>
              <w:bottom w:val="single" w:sz="4" w:space="0" w:color="auto"/>
            </w:tcBorders>
          </w:tcPr>
          <w:p w14:paraId="6B59C830" w14:textId="77777777" w:rsidR="00DB211D" w:rsidRDefault="00DB211D" w:rsidP="00392398">
            <w:pPr>
              <w:widowControl w:val="0"/>
              <w:spacing w:before="113"/>
              <w:rPr>
                <w:rFonts w:ascii="Arial" w:eastAsia="Arial" w:hAnsi="Arial" w:cs="Arial"/>
                <w:b/>
                <w:bCs/>
                <w:color w:val="0B6AAA"/>
                <w:sz w:val="18"/>
                <w:szCs w:val="18"/>
              </w:rPr>
            </w:pPr>
            <w:proofErr w:type="spellStart"/>
            <w:r w:rsidRPr="00392398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Rhabdoviridae</w:t>
            </w:r>
            <w:proofErr w:type="spellEnd"/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6E61BB4B" w14:textId="77777777" w:rsidR="00DB211D" w:rsidRDefault="00DB211D" w:rsidP="00392398">
            <w:pPr>
              <w:widowControl w:val="0"/>
              <w:rPr>
                <w:rFonts w:ascii="Arial" w:eastAsia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392398">
              <w:rPr>
                <w:rFonts w:ascii="Arial" w:hAnsi="Arial" w:cs="Arial"/>
                <w:sz w:val="20"/>
                <w:szCs w:val="20"/>
              </w:rPr>
              <w:t>Chandipura</w:t>
            </w:r>
            <w:proofErr w:type="spellEnd"/>
            <w:r w:rsidRPr="00392398">
              <w:rPr>
                <w:rFonts w:ascii="Arial" w:hAnsi="Arial" w:cs="Arial"/>
                <w:sz w:val="20"/>
                <w:szCs w:val="20"/>
              </w:rPr>
              <w:t xml:space="preserve"> virus</w:t>
            </w:r>
          </w:p>
        </w:tc>
        <w:tc>
          <w:tcPr>
            <w:tcW w:w="3240" w:type="dxa"/>
            <w:tcBorders>
              <w:bottom w:val="single" w:sz="4" w:space="0" w:color="auto"/>
            </w:tcBorders>
          </w:tcPr>
          <w:p w14:paraId="365B0EC7" w14:textId="313FB0FE" w:rsidR="00DB211D" w:rsidRDefault="005D176D" w:rsidP="005D176D">
            <w:pPr>
              <w:spacing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proofErr w:type="gramStart"/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Sandfly  </w:t>
            </w:r>
            <w:r w:rsidRPr="005D176D">
              <w:rPr>
                <w:rFonts w:ascii="Arial" w:hAnsi="Arial" w:cs="Arial"/>
                <w:color w:val="000000" w:themeColor="text1"/>
                <w:sz w:val="20"/>
                <w:szCs w:val="20"/>
              </w:rPr>
              <w:t>(</w:t>
            </w:r>
            <w:proofErr w:type="gramEnd"/>
            <w:r w:rsidRPr="009177B8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Phlebotomus</w:t>
            </w:r>
            <w:r w:rsidRPr="005D176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D176D">
              <w:rPr>
                <w:rFonts w:ascii="Arial" w:hAnsi="Arial" w:cs="Arial"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5D176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and </w:t>
            </w:r>
            <w:proofErr w:type="spellStart"/>
            <w:r w:rsidRPr="009177B8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>Sergentomyia</w:t>
            </w:r>
            <w:proofErr w:type="spellEnd"/>
            <w:r w:rsidRPr="009177B8">
              <w:rPr>
                <w:rFonts w:ascii="Arial" w:hAnsi="Arial" w:cs="Arial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D176D">
              <w:rPr>
                <w:rFonts w:ascii="Arial" w:hAnsi="Arial" w:cs="Arial"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5D176D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5E52BCBC" w14:textId="6222A893" w:rsidR="00DB211D" w:rsidRDefault="0088500D" w:rsidP="00392398">
            <w:pPr>
              <w:spacing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88500D">
              <w:rPr>
                <w:rFonts w:ascii="Arial" w:hAnsi="Arial" w:cs="Arial"/>
                <w:color w:val="000000" w:themeColor="text1"/>
                <w:sz w:val="20"/>
                <w:szCs w:val="20"/>
              </w:rPr>
              <w:t>Pig, buffalo, cattle, goats and sheep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271F6D56" w14:textId="18040EDF" w:rsidR="00DB211D" w:rsidRDefault="00AD350A" w:rsidP="00392398">
            <w:pPr>
              <w:spacing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Indian subcontinent and Sri Lanka</w:t>
            </w:r>
          </w:p>
        </w:tc>
      </w:tr>
      <w:tr w:rsidR="00F00FBD" w14:paraId="1C85A1E7" w14:textId="77777777" w:rsidTr="009177B8">
        <w:trPr>
          <w:trHeight w:val="338"/>
          <w:jc w:val="center"/>
        </w:trPr>
        <w:tc>
          <w:tcPr>
            <w:tcW w:w="14305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B77F1A" w14:textId="77777777" w:rsidR="00372D2A" w:rsidRDefault="00372D2A" w:rsidP="00F00FBD">
            <w:pPr>
              <w:spacing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44CC2F62" w14:textId="507C17B2" w:rsidR="00F00FBD" w:rsidRPr="009177B8" w:rsidRDefault="00F00FBD" w:rsidP="00F00FBD">
            <w:pPr>
              <w:spacing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177B8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Sources: </w:t>
            </w:r>
            <w:r w:rsidR="00D34C59" w:rsidRPr="009177B8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bml2ZXJzaXRhaXJlLU3DqWRpdGVycmFuw6llIEluZmVjdGlvbiwgTWFyc2VpbGxlLCBGcmFuY2Uu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</w:fldData>
              </w:fldChar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 </w:instrText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PEVuZE5vdGU+PENpdGU+PEF1dGhvcj5CcmFhY2s8L0F1dGhvcj48WWVhcj4yMDE4PC9ZZWFyPjxS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==
</w:fldData>
              </w:fldChar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.DATA </w:instrText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OzEwODAtNjA0MCAoUHJpbnQpJiN4RDsxMDgwLTYwNDAgKExpbmtpbmcpPC9pc2JuPjxhY2Nlc3Np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==
</w:fldData>
              </w:fldChar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.DATA </w:instrText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fldChar w:fldCharType="begin">
                <w:fldData xml:space="preserve">bml2ZXJzaXRhaXJlLU3DqWRpdGVycmFuw6llIEluZmVjdGlvbiwgTWFyc2VpbGxlLCBGcmFuY2Uu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</w:fldData>
              </w:fldChar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instrText xml:space="preserve"> ADDIN EN.CITE.DATA </w:instrText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  <w:r w:rsidR="00D34C59" w:rsidRPr="009177B8">
              <w:rPr>
                <w:rFonts w:ascii="Arial" w:hAnsi="Arial" w:cs="Arial"/>
                <w:noProof/>
                <w:sz w:val="18"/>
                <w:szCs w:val="18"/>
              </w:rPr>
              <w:fldChar w:fldCharType="separate"/>
            </w:r>
            <w:r w:rsidR="00B721B1">
              <w:rPr>
                <w:rFonts w:ascii="Arial" w:hAnsi="Arial" w:cs="Arial"/>
                <w:noProof/>
                <w:sz w:val="18"/>
                <w:szCs w:val="18"/>
              </w:rPr>
              <w:t>(Alshehri &amp; Irekeola, 2024; Bangoura et al., 2025; Braack et al., 2018; Brustolin et al., 2024; Caicedo et al., 2021; Casel et al., 2021; Centers for Disease Control and Prevention, 2021; Cle et al., 2019; Crosby &amp; Crespo, 2025; Dash et al., 2013; de la Calle-Prieto et al., 2024; Diagne et al., 2020; Diaz et al., 2018; Dyke et al., 2023; European Centre for Disease Prevention and Control, 2024a, 2024b; Frabasile et al., 2025; Guzman-Teran et al., 2020; Howard-Jones et al., 2024; Kading et al., 2020; Kemenesi &amp; Banyai, 2019; Kuno et al., 2017; Madzokere et al., 2022; Magalhaes et al., 2024; Mallick et al., 2025; E. Matthews et al., 2022; R. J. Matthews et al., 2022; McGuinness et al., 2023; Messina et al., 2015; Musso et al., 2018; National Library of Medicine; Ong et al., 2021; Papa, 2019; Rezza et al., 2017; Rivera et al., 2024; Saivish et al., 2021; Saravu &amp; Chunduru, 2023; Schneider et al., 2021; Simon, Coffey, et al., 2025; Simon, Kong, et al., 2025; Srivastava et al., 2024; Wesselmann et al., 2024; World Health Organization, 2024a, 2024b, 2025; World Organisation for Animal Health)</w:t>
            </w:r>
            <w:r w:rsidR="00D34C59" w:rsidRPr="009177B8">
              <w:rPr>
                <w:rFonts w:ascii="Arial" w:hAnsi="Arial" w:cs="Arial"/>
                <w:noProof/>
                <w:sz w:val="18"/>
                <w:szCs w:val="18"/>
              </w:rPr>
              <w:fldChar w:fldCharType="end"/>
            </w:r>
          </w:p>
          <w:p w14:paraId="42E9C05E" w14:textId="2A1DD846" w:rsidR="00F00FBD" w:rsidRDefault="00F00FBD" w:rsidP="009177B8">
            <w:pPr>
              <w:spacing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</w:tbl>
    <w:p w14:paraId="020507AB" w14:textId="77777777" w:rsidR="00DB211D" w:rsidRPr="00392398" w:rsidRDefault="00DB211D" w:rsidP="00DB211D">
      <w:pPr>
        <w:rPr>
          <w:rFonts w:ascii="Arial" w:hAnsi="Arial" w:cs="Arial"/>
          <w:sz w:val="24"/>
          <w:szCs w:val="24"/>
        </w:rPr>
        <w:sectPr w:rsidR="00DB211D" w:rsidRPr="00392398" w:rsidSect="00DB211D">
          <w:footerReference w:type="default" r:id="rId11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603E7E4" w14:textId="422EF337" w:rsidR="00DB211D" w:rsidRPr="00AC1758" w:rsidRDefault="00DB211D" w:rsidP="00DB211D">
      <w:pPr>
        <w:rPr>
          <w:rFonts w:ascii="Arial" w:hAnsi="Arial" w:cs="Arial"/>
        </w:rPr>
      </w:pPr>
      <w:r w:rsidRPr="00B83755">
        <w:rPr>
          <w:rFonts w:ascii="Arial" w:hAnsi="Arial" w:cs="Arial"/>
          <w:b/>
          <w:bCs/>
        </w:rPr>
        <w:lastRenderedPageBreak/>
        <w:t>Table S</w:t>
      </w:r>
      <w:r>
        <w:rPr>
          <w:rFonts w:ascii="Arial" w:hAnsi="Arial" w:cs="Arial"/>
          <w:b/>
          <w:bCs/>
        </w:rPr>
        <w:t>2</w:t>
      </w:r>
      <w:r w:rsidRPr="00B83755">
        <w:rPr>
          <w:rFonts w:ascii="Arial" w:hAnsi="Arial" w:cs="Arial"/>
          <w:b/>
          <w:bCs/>
        </w:rPr>
        <w:t>.</w:t>
      </w:r>
      <w:r w:rsidR="00210E22">
        <w:rPr>
          <w:rFonts w:ascii="Arial" w:hAnsi="Arial" w:cs="Arial"/>
          <w:b/>
          <w:bCs/>
        </w:rPr>
        <w:t xml:space="preserve"> </w:t>
      </w:r>
      <w:r w:rsidRPr="00AC175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Some of the first or significant outbreak reports for selected arboviruses</w:t>
      </w:r>
      <w:r w:rsidR="00AE6D4D">
        <w:rPr>
          <w:rFonts w:ascii="Arial" w:hAnsi="Arial" w:cs="Arial"/>
        </w:rPr>
        <w:t xml:space="preserve"> (12 of the selected 28 arboviruses </w:t>
      </w:r>
      <w:r>
        <w:rPr>
          <w:rFonts w:ascii="Arial" w:hAnsi="Arial" w:cs="Arial"/>
        </w:rPr>
        <w:t>in this review</w:t>
      </w:r>
      <w:r w:rsidR="00AE6D4D">
        <w:rPr>
          <w:rFonts w:ascii="Arial" w:hAnsi="Arial" w:cs="Arial"/>
        </w:rPr>
        <w:t>)</w:t>
      </w:r>
      <w:r>
        <w:rPr>
          <w:rFonts w:ascii="Arial" w:hAnsi="Arial" w:cs="Arial"/>
        </w:rPr>
        <w:t>.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3865"/>
        <w:gridCol w:w="9360"/>
        <w:gridCol w:w="2700"/>
      </w:tblGrid>
      <w:tr w:rsidR="00DB211D" w:rsidRPr="00AE6D4D" w14:paraId="4176DB2B" w14:textId="77777777" w:rsidTr="003B1930">
        <w:trPr>
          <w:trHeight w:val="533"/>
          <w:jc w:val="center"/>
        </w:trPr>
        <w:tc>
          <w:tcPr>
            <w:tcW w:w="3865" w:type="dxa"/>
            <w:shd w:val="clear" w:color="auto" w:fill="E7E6E6" w:themeFill="background2"/>
            <w:hideMark/>
          </w:tcPr>
          <w:p w14:paraId="7577A972" w14:textId="77777777" w:rsidR="00DB211D" w:rsidRPr="00AE6D4D" w:rsidRDefault="00DB211D" w:rsidP="00392398">
            <w:pPr>
              <w:jc w:val="center"/>
              <w:rPr>
                <w:rFonts w:ascii="Arial" w:hAnsi="Arial" w:cs="Arial"/>
                <w:b/>
                <w:bCs/>
              </w:rPr>
            </w:pPr>
            <w:r w:rsidRPr="00AE6D4D">
              <w:rPr>
                <w:rFonts w:ascii="Arial" w:hAnsi="Arial" w:cs="Arial"/>
                <w:b/>
                <w:bCs/>
              </w:rPr>
              <w:t>Virus</w:t>
            </w:r>
          </w:p>
        </w:tc>
        <w:tc>
          <w:tcPr>
            <w:tcW w:w="9360" w:type="dxa"/>
            <w:shd w:val="clear" w:color="auto" w:fill="E7E6E6" w:themeFill="background2"/>
            <w:hideMark/>
          </w:tcPr>
          <w:p w14:paraId="0AAC6E08" w14:textId="77777777" w:rsidR="00DB211D" w:rsidRPr="00AE6D4D" w:rsidRDefault="00DB211D" w:rsidP="00392398">
            <w:pPr>
              <w:jc w:val="center"/>
              <w:rPr>
                <w:rFonts w:ascii="Arial" w:hAnsi="Arial" w:cs="Arial"/>
                <w:b/>
                <w:bCs/>
              </w:rPr>
            </w:pPr>
            <w:r w:rsidRPr="00AE6D4D">
              <w:rPr>
                <w:rFonts w:ascii="Arial" w:hAnsi="Arial" w:cs="Arial"/>
                <w:b/>
                <w:bCs/>
              </w:rPr>
              <w:t>Notes about some of the first/major outbreak reports</w:t>
            </w:r>
          </w:p>
        </w:tc>
        <w:tc>
          <w:tcPr>
            <w:tcW w:w="2700" w:type="dxa"/>
            <w:shd w:val="clear" w:color="auto" w:fill="E7E6E6" w:themeFill="background2"/>
            <w:hideMark/>
          </w:tcPr>
          <w:p w14:paraId="1405E6E0" w14:textId="77777777" w:rsidR="00DB211D" w:rsidRPr="00AE6D4D" w:rsidRDefault="00DB211D" w:rsidP="00392398">
            <w:pPr>
              <w:jc w:val="center"/>
              <w:rPr>
                <w:rFonts w:ascii="Arial" w:hAnsi="Arial" w:cs="Arial"/>
                <w:b/>
                <w:bCs/>
              </w:rPr>
            </w:pPr>
            <w:r w:rsidRPr="00AE6D4D">
              <w:rPr>
                <w:rFonts w:ascii="Arial" w:hAnsi="Arial" w:cs="Arial"/>
                <w:b/>
                <w:bCs/>
              </w:rPr>
              <w:t>References</w:t>
            </w:r>
          </w:p>
        </w:tc>
      </w:tr>
      <w:tr w:rsidR="00DB211D" w:rsidRPr="00AE6D4D" w14:paraId="3D0010C1" w14:textId="77777777" w:rsidTr="003B1930">
        <w:trPr>
          <w:trHeight w:val="620"/>
          <w:jc w:val="center"/>
        </w:trPr>
        <w:tc>
          <w:tcPr>
            <w:tcW w:w="3865" w:type="dxa"/>
            <w:hideMark/>
          </w:tcPr>
          <w:p w14:paraId="61FE705D" w14:textId="05428927" w:rsidR="00DB211D" w:rsidRPr="00AE6D4D" w:rsidRDefault="00DB211D" w:rsidP="00392398">
            <w:pPr>
              <w:rPr>
                <w:rFonts w:ascii="Arial" w:hAnsi="Arial" w:cs="Arial"/>
              </w:rPr>
            </w:pPr>
            <w:proofErr w:type="spellStart"/>
            <w:r w:rsidRPr="00AE6D4D">
              <w:rPr>
                <w:rStyle w:val="Strong"/>
                <w:rFonts w:ascii="Arial" w:hAnsi="Arial" w:cs="Arial"/>
              </w:rPr>
              <w:t>Alkhurma</w:t>
            </w:r>
            <w:proofErr w:type="spellEnd"/>
            <w:r w:rsidRPr="00AE6D4D">
              <w:rPr>
                <w:rStyle w:val="Strong"/>
                <w:rFonts w:ascii="Arial" w:hAnsi="Arial" w:cs="Arial"/>
              </w:rPr>
              <w:t xml:space="preserve"> </w:t>
            </w:r>
            <w:r w:rsidR="006433C9" w:rsidRPr="00AE6D4D">
              <w:rPr>
                <w:rStyle w:val="Strong"/>
                <w:rFonts w:ascii="Arial" w:hAnsi="Arial" w:cs="Arial"/>
              </w:rPr>
              <w:t>Haemorrhagic</w:t>
            </w:r>
            <w:r w:rsidRPr="00AE6D4D">
              <w:rPr>
                <w:rStyle w:val="Strong"/>
                <w:rFonts w:ascii="Arial" w:hAnsi="Arial" w:cs="Arial"/>
              </w:rPr>
              <w:t xml:space="preserve"> Fever Virus</w:t>
            </w:r>
          </w:p>
        </w:tc>
        <w:tc>
          <w:tcPr>
            <w:tcW w:w="9360" w:type="dxa"/>
            <w:hideMark/>
          </w:tcPr>
          <w:p w14:paraId="79298AA1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1995-2020 (604 total confirmed cases over the period in Saudia Arabia)</w:t>
            </w:r>
          </w:p>
        </w:tc>
        <w:tc>
          <w:tcPr>
            <w:tcW w:w="2700" w:type="dxa"/>
            <w:hideMark/>
          </w:tcPr>
          <w:p w14:paraId="49B84371" w14:textId="57C1B6E9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>
                <w:fldData xml:space="preserve">PEVuZE5vdGU+PENpdGU+PEF1dGhvcj5BYmR1bGhhcTwvQXV0aG9yPjxZZWFyPjIwMjI8L1llYXI+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=
</w:fldData>
              </w:fldChar>
            </w:r>
            <w:r w:rsidR="00704A73">
              <w:rPr>
                <w:rFonts w:ascii="Arial" w:hAnsi="Arial" w:cs="Arial"/>
              </w:rPr>
              <w:instrText xml:space="preserve"> ADDIN EN.CITE </w:instrText>
            </w:r>
            <w:r w:rsidR="00704A73">
              <w:rPr>
                <w:rFonts w:ascii="Arial" w:hAnsi="Arial" w:cs="Arial"/>
              </w:rPr>
              <w:fldChar w:fldCharType="begin">
                <w:fldData xml:space="preserve">PEVuZE5vdGU+PENpdGU+PEF1dGhvcj5BYmR1bGhhcTwvQXV0aG9yPjxZZWFyPjIwMjI8L1llYXI+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=
</w:fldData>
              </w:fldChar>
            </w:r>
            <w:r w:rsidR="00704A73">
              <w:rPr>
                <w:rFonts w:ascii="Arial" w:hAnsi="Arial" w:cs="Arial"/>
              </w:rPr>
              <w:instrText xml:space="preserve"> ADDIN EN.CITE.DATA </w:instrText>
            </w:r>
            <w:r w:rsidR="00704A73">
              <w:rPr>
                <w:rFonts w:ascii="Arial" w:hAnsi="Arial" w:cs="Arial"/>
              </w:rPr>
            </w:r>
            <w:r w:rsidR="00704A73">
              <w:rPr>
                <w:rFonts w:ascii="Arial" w:hAnsi="Arial" w:cs="Arial"/>
              </w:rPr>
              <w:fldChar w:fldCharType="end"/>
            </w:r>
            <w:r w:rsidRPr="00AE6D4D">
              <w:rPr>
                <w:rFonts w:ascii="Arial" w:hAnsi="Arial" w:cs="Arial"/>
              </w:rPr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Abdulhaq et al., 2022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0DD9234E" w14:textId="77777777" w:rsidTr="003B1930">
        <w:trPr>
          <w:trHeight w:val="701"/>
          <w:jc w:val="center"/>
        </w:trPr>
        <w:tc>
          <w:tcPr>
            <w:tcW w:w="3865" w:type="dxa"/>
            <w:hideMark/>
          </w:tcPr>
          <w:p w14:paraId="468F99A0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>Japanese Encephalitis Virus</w:t>
            </w:r>
          </w:p>
        </w:tc>
        <w:tc>
          <w:tcPr>
            <w:tcW w:w="9360" w:type="dxa"/>
            <w:hideMark/>
          </w:tcPr>
          <w:p w14:paraId="0E055CFB" w14:textId="1E355B9A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Seasonal – Asia-Pacific, Australia.</w:t>
            </w:r>
            <w:r w:rsidR="00210E22">
              <w:rPr>
                <w:rFonts w:ascii="Arial" w:hAnsi="Arial" w:cs="Arial"/>
              </w:rPr>
              <w:t xml:space="preserve"> </w:t>
            </w:r>
            <w:r w:rsidRPr="00AE6D4D">
              <w:rPr>
                <w:rFonts w:ascii="Arial" w:hAnsi="Arial" w:cs="Arial"/>
              </w:rPr>
              <w:t xml:space="preserve"> Outbreaks: Spain 1990, Brunei 2013, Australia 2021-2025.</w:t>
            </w:r>
          </w:p>
        </w:tc>
        <w:tc>
          <w:tcPr>
            <w:tcW w:w="2700" w:type="dxa"/>
            <w:hideMark/>
          </w:tcPr>
          <w:p w14:paraId="7ECCB217" w14:textId="76E70BF4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/>
            </w:r>
            <w:r w:rsidR="00147A0D" w:rsidRPr="00AE6D4D">
              <w:rPr>
                <w:rFonts w:ascii="Arial" w:hAnsi="Arial" w:cs="Arial"/>
              </w:rPr>
              <w:instrText xml:space="preserve"> ADDIN EN.CITE &lt;EndNote&gt;&lt;Cite&gt;&lt;Author&gt;Centers for Disease Control and Prevention&lt;/Author&gt;&lt;Year&gt;2025&lt;/Year&gt;&lt;RecNum&gt;54111&lt;/RecNum&gt;&lt;DisplayText&gt;(Centers for Disease Control and Prevention, 2025)&lt;/DisplayText&gt;&lt;record&gt;&lt;rec-number&gt;54111&lt;/rec-number&gt;&lt;foreign-keys&gt;&lt;key app="EN" db-id="0wfrdasv8dxas9eef06paxdcredd5rrszdwr" timestamp="1744692934" guid="3565ba9b-9108-4727-89ed-4387efc2ae78"&gt;54111&lt;/key&gt;&lt;/foreign-keys&gt;&lt;ref-type name="Web Page"&gt;12&lt;/ref-type&gt;&lt;contributors&gt;&lt;authors&gt;&lt;author&gt;Centers for Disease Control and Prevention,&lt;/author&gt;&lt;/authors&gt;&lt;/contributors&gt;&lt;titles&gt;&lt;title&gt;Areas at Risk for Japanese Encephalitis&lt;/title&gt;&lt;/titles&gt;&lt;dates&gt;&lt;year&gt;2025&lt;/year&gt;&lt;/dates&gt;&lt;urls&gt;&lt;related-urls&gt;&lt;url&gt;https://www.cdc.gov/japanese-encephalitis/data-maps/index.html&lt;/url&gt;&lt;/related-urls&gt;&lt;/urls&gt;&lt;/record&gt;&lt;/Cite&gt;&lt;/EndNote&gt;</w:instrText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Centers for Disease Control and Prevention, 2025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3B1930" w:rsidRPr="00AE6D4D" w14:paraId="531AC657" w14:textId="77777777" w:rsidTr="003B1930">
        <w:trPr>
          <w:trHeight w:val="467"/>
          <w:jc w:val="center"/>
        </w:trPr>
        <w:tc>
          <w:tcPr>
            <w:tcW w:w="3865" w:type="dxa"/>
            <w:hideMark/>
          </w:tcPr>
          <w:p w14:paraId="5E2C200E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proofErr w:type="spellStart"/>
            <w:r w:rsidRPr="00AE6D4D">
              <w:rPr>
                <w:rStyle w:val="Strong"/>
                <w:rFonts w:ascii="Arial" w:hAnsi="Arial" w:cs="Arial"/>
              </w:rPr>
              <w:t>Kyasanur</w:t>
            </w:r>
            <w:proofErr w:type="spellEnd"/>
            <w:r w:rsidRPr="00AE6D4D">
              <w:rPr>
                <w:rStyle w:val="Strong"/>
                <w:rFonts w:ascii="Arial" w:hAnsi="Arial" w:cs="Arial"/>
              </w:rPr>
              <w:t xml:space="preserve"> Forest Disease Virus</w:t>
            </w:r>
          </w:p>
        </w:tc>
        <w:tc>
          <w:tcPr>
            <w:tcW w:w="9360" w:type="dxa"/>
            <w:hideMark/>
          </w:tcPr>
          <w:p w14:paraId="5DD6A62E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India - 1957–1958 (681 cases), 1983–1984 (2,589 cases), 2002–2003 (1,562 cases), and 2016–2017 (809 cases).</w:t>
            </w:r>
          </w:p>
        </w:tc>
        <w:tc>
          <w:tcPr>
            <w:tcW w:w="2700" w:type="dxa"/>
            <w:hideMark/>
          </w:tcPr>
          <w:p w14:paraId="0EB21E89" w14:textId="77777777" w:rsidR="00DB211D" w:rsidRPr="00AE6D4D" w:rsidRDefault="00DB211D" w:rsidP="00392398">
            <w:pPr>
              <w:rPr>
                <w:rFonts w:ascii="Arial" w:hAnsi="Arial" w:cs="Arial"/>
              </w:rPr>
            </w:pPr>
          </w:p>
          <w:p w14:paraId="624A2FDB" w14:textId="4BCBC028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/>
            </w:r>
            <w:r w:rsidR="00147A0D" w:rsidRPr="00AE6D4D">
              <w:rPr>
                <w:rFonts w:ascii="Arial" w:hAnsi="Arial" w:cs="Arial"/>
              </w:rPr>
              <w:instrText xml:space="preserve"> ADDIN EN.CITE &lt;EndNote&gt;&lt;Cite&gt;&lt;Author&gt;Chakraborty&lt;/Author&gt;&lt;Year&gt;2019&lt;/Year&gt;&lt;RecNum&gt;54113&lt;/RecNum&gt;&lt;DisplayText&gt;(Chakraborty et al., 2019)&lt;/DisplayText&gt;&lt;record&gt;&lt;rec-number&gt;54113&lt;/rec-number&gt;&lt;foreign-keys&gt;&lt;key app="EN" db-id="0wfrdasv8dxas9eef06paxdcredd5rrszdwr" timestamp="1744693170" guid="29bdc26a-8132-41a8-a7c6-5b76fdd17109"&gt;54113&lt;/key&gt;&lt;/foreign-keys&gt;&lt;ref-type name="Journal Article"&gt;17&lt;/ref-type&gt;&lt;contributors&gt;&lt;authors&gt;&lt;author&gt;Chakraborty, S.&lt;/author&gt;&lt;author&gt;Andrade, F. C. D.&lt;/author&gt;&lt;author&gt;Ghosh, S.&lt;/author&gt;&lt;author&gt;Uelmen, J.&lt;/author&gt;&lt;author&gt;Ruiz, M. O.&lt;/author&gt;&lt;/authors&gt;&lt;/contributors&gt;&lt;auth-address&gt;Department of Kinesiology and Community Health University of Illinois at Urbana-Champaign Champaign IL USA.&amp;#xD;School of Social Work University of Illinois at Urbana-Champaign Urbana IL USA.&amp;#xD;Entomology Laboratory, Parasitology Division, ICAR- Indian Veterinary Research Institute Izatnagar UP India.&amp;#xD;College of Veterinary Medicine University of Illinois at Urbana-Champaign Urbana IL USA.&lt;/auth-address&gt;&lt;titles&gt;&lt;title&gt;Historical Expansion of Kyasanur Forest Disease in India From 1957 to 2017: A Retrospective Analysis&lt;/title&gt;&lt;secondary-title&gt;Geohealth&lt;/secondary-title&gt;&lt;/titles&gt;&lt;periodical&gt;&lt;full-title&gt;GeoHealth&lt;/full-title&gt;&lt;/periodical&gt;&lt;pages&gt;44-55&lt;/pages&gt;&lt;volume&gt;3&lt;/volume&gt;&lt;number&gt;2&lt;/number&gt;&lt;edition&gt;2020/03/12&lt;/edition&gt;&lt;keywords&gt;&lt;keyword&gt;Kyasanur Forest disease&lt;/keyword&gt;&lt;keyword&gt;retrospective analysis&lt;/keyword&gt;&lt;/keywords&gt;&lt;dates&gt;&lt;year&gt;2019&lt;/year&gt;&lt;pub-dates&gt;&lt;date&gt;Feb&lt;/date&gt;&lt;/pub-dates&gt;&lt;/dates&gt;&lt;isbn&gt;2471-1403&lt;/isbn&gt;&lt;accession-num&gt;32159030&lt;/accession-num&gt;&lt;urls&gt;&lt;/urls&gt;&lt;custom2&gt;PMC7007137&lt;/custom2&gt;&lt;electronic-resource-num&gt;10.1029/2018gh000164&lt;/electronic-resource-num&gt;&lt;remote-database-provider&gt;NLM&lt;/remote-database-provider&gt;&lt;language&gt;eng&lt;/language&gt;&lt;/record&gt;&lt;/Cite&gt;&lt;/EndNote&gt;</w:instrText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Chakraborty et al., 2019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0A1DF717" w14:textId="77777777" w:rsidTr="003B1930">
        <w:trPr>
          <w:trHeight w:val="350"/>
          <w:jc w:val="center"/>
        </w:trPr>
        <w:tc>
          <w:tcPr>
            <w:tcW w:w="3865" w:type="dxa"/>
            <w:hideMark/>
          </w:tcPr>
          <w:p w14:paraId="4537D305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>Usutu Virus</w:t>
            </w:r>
          </w:p>
        </w:tc>
        <w:tc>
          <w:tcPr>
            <w:tcW w:w="9360" w:type="dxa"/>
            <w:hideMark/>
          </w:tcPr>
          <w:p w14:paraId="09A73160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Africa since 1959; Europe 2001</w:t>
            </w:r>
          </w:p>
        </w:tc>
        <w:tc>
          <w:tcPr>
            <w:tcW w:w="2700" w:type="dxa"/>
            <w:hideMark/>
          </w:tcPr>
          <w:p w14:paraId="6E1DD915" w14:textId="08F40E32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/>
            </w:r>
            <w:r w:rsidR="00147A0D" w:rsidRPr="00AE6D4D">
              <w:rPr>
                <w:rFonts w:ascii="Arial" w:hAnsi="Arial" w:cs="Arial"/>
              </w:rPr>
              <w:instrText xml:space="preserve"> ADDIN EN.CITE &lt;EndNote&gt;&lt;Cite&gt;&lt;Author&gt;Nikolay&lt;/Author&gt;&lt;Year&gt;2011&lt;/Year&gt;&lt;RecNum&gt;54114&lt;/RecNum&gt;&lt;DisplayText&gt;(Nikolay et al., 2011)&lt;/DisplayText&gt;&lt;record&gt;&lt;rec-number&gt;54114&lt;/rec-number&gt;&lt;foreign-keys&gt;&lt;key app="EN" db-id="0wfrdasv8dxas9eef06paxdcredd5rrszdwr" timestamp="1744695331" guid="1e9ec04f-1488-4eb7-b572-09c5652da09b"&gt;54114&lt;/key&gt;&lt;/foreign-keys&gt;&lt;ref-type name="Journal Article"&gt;17&lt;/ref-type&gt;&lt;contributors&gt;&lt;authors&gt;&lt;author&gt;Nikolay, Birgit&lt;/author&gt;&lt;author&gt;Diallo, Mawlouth&lt;/author&gt;&lt;author&gt;Boye, Cheikh Saad Bouh&lt;/author&gt;&lt;author&gt;Sall, Amadou Alpha&lt;/author&gt;&lt;/authors&gt;&lt;/contributors&gt;&lt;titles&gt;&lt;title&gt;Usutu Virus in Africa&lt;/title&gt;&lt;secondary-title&gt;Vector-Borne and Zoonotic Diseases&lt;/secondary-title&gt;&lt;/titles&gt;&lt;periodical&gt;&lt;full-title&gt;Vector-Borne and Zoonotic Diseases&lt;/full-title&gt;&lt;abbr-1&gt;Vector Borne Zoonotic Dis.&lt;/abbr-1&gt;&lt;/periodical&gt;&lt;pages&gt;1417-1423&lt;/pages&gt;&lt;volume&gt;11&lt;/volume&gt;&lt;number&gt;11&lt;/number&gt;&lt;dates&gt;&lt;year&gt;2011&lt;/year&gt;&lt;pub-dates&gt;&lt;date&gt;2011/11/01&lt;/date&gt;&lt;/pub-dates&gt;&lt;/dates&gt;&lt;publisher&gt;Mary Ann Liebert, Inc., publishers&lt;/publisher&gt;&lt;isbn&gt;1530-3667&lt;/isbn&gt;&lt;urls&gt;&lt;related-urls&gt;&lt;url&gt;https://doi.org/10.1089/vbz.2011.0631&lt;/url&gt;&lt;/related-urls&gt;&lt;/urls&gt;&lt;electronic-resource-num&gt;10.1089/vbz.2011.0631&lt;/electronic-resource-num&gt;&lt;access-date&gt;2025/04/14&lt;/access-date&gt;&lt;/record&gt;&lt;/Cite&gt;&lt;/EndNote&gt;</w:instrText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Nikolay et al., 2011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67BC0958" w14:textId="77777777" w:rsidTr="003B1930">
        <w:trPr>
          <w:trHeight w:val="530"/>
          <w:jc w:val="center"/>
        </w:trPr>
        <w:tc>
          <w:tcPr>
            <w:tcW w:w="3865" w:type="dxa"/>
            <w:hideMark/>
          </w:tcPr>
          <w:p w14:paraId="3A9CD598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>West Nile Virus</w:t>
            </w:r>
          </w:p>
        </w:tc>
        <w:tc>
          <w:tcPr>
            <w:tcW w:w="9360" w:type="dxa"/>
            <w:hideMark/>
          </w:tcPr>
          <w:p w14:paraId="2DBAF073" w14:textId="0007D58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Last 50 years circulating.</w:t>
            </w:r>
            <w:r w:rsidR="00210E22">
              <w:rPr>
                <w:rFonts w:ascii="Arial" w:hAnsi="Arial" w:cs="Arial"/>
              </w:rPr>
              <w:t xml:space="preserve"> </w:t>
            </w:r>
            <w:r w:rsidRPr="00AE6D4D">
              <w:rPr>
                <w:rFonts w:ascii="Arial" w:hAnsi="Arial" w:cs="Arial"/>
              </w:rPr>
              <w:t xml:space="preserve"> Significant outbreak 1999 -2010 (USA)</w:t>
            </w:r>
          </w:p>
        </w:tc>
        <w:tc>
          <w:tcPr>
            <w:tcW w:w="2700" w:type="dxa"/>
            <w:hideMark/>
          </w:tcPr>
          <w:p w14:paraId="77A74982" w14:textId="04F5113A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/>
            </w:r>
            <w:r w:rsidR="00147A0D" w:rsidRPr="00AE6D4D">
              <w:rPr>
                <w:rFonts w:ascii="Arial" w:hAnsi="Arial" w:cs="Arial"/>
              </w:rPr>
              <w:instrText xml:space="preserve"> ADDIN EN.CITE &lt;EndNote&gt;&lt;Cite&gt;&lt;Author&gt;World Health Organization&lt;/Author&gt;&lt;Year&gt;2017&lt;/Year&gt;&lt;RecNum&gt;54115&lt;/RecNum&gt;&lt;DisplayText&gt;(World Health Organization, 2017)&lt;/DisplayText&gt;&lt;record&gt;&lt;rec-number&gt;54115&lt;/rec-number&gt;&lt;foreign-keys&gt;&lt;key app="EN" db-id="0wfrdasv8dxas9eef06paxdcredd5rrszdwr" timestamp="1744695402" guid="aa98fca0-984f-45f8-a07e-8e4044b70101"&gt;54115&lt;/key&gt;&lt;/foreign-keys&gt;&lt;ref-type name="Web Page"&gt;12&lt;/ref-type&gt;&lt;contributors&gt;&lt;authors&gt;&lt;author&gt;World Health Organization,&lt;/author&gt;&lt;/authors&gt;&lt;/contributors&gt;&lt;titles&gt;&lt;title&gt;West Nile virus&lt;/title&gt;&lt;/titles&gt;&lt;dates&gt;&lt;year&gt;2017&lt;/year&gt;&lt;/dates&gt;&lt;urls&gt;&lt;related-urls&gt;&lt;url&gt;https://www.who.int/news-room/fact-sheets/detail/west-nile-virus&lt;/url&gt;&lt;/related-urls&gt;&lt;/urls&gt;&lt;/record&gt;&lt;/Cite&gt;&lt;/EndNote&gt;</w:instrText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World Health Organization, 2017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6447EB71" w14:textId="77777777" w:rsidTr="003B1930">
        <w:trPr>
          <w:trHeight w:val="341"/>
          <w:jc w:val="center"/>
        </w:trPr>
        <w:tc>
          <w:tcPr>
            <w:tcW w:w="3865" w:type="dxa"/>
            <w:hideMark/>
          </w:tcPr>
          <w:p w14:paraId="33BF5E65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>Venezuelan Equine Encephalitis Virus</w:t>
            </w:r>
          </w:p>
        </w:tc>
        <w:tc>
          <w:tcPr>
            <w:tcW w:w="9360" w:type="dxa"/>
            <w:hideMark/>
          </w:tcPr>
          <w:p w14:paraId="4F9511F8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Re-emerged Americas in 1992.</w:t>
            </w:r>
          </w:p>
          <w:p w14:paraId="24DF49A9" w14:textId="77777777" w:rsidR="00DB211D" w:rsidRPr="00AE6D4D" w:rsidRDefault="00DB211D" w:rsidP="00392398">
            <w:pPr>
              <w:rPr>
                <w:rFonts w:ascii="Arial" w:hAnsi="Arial" w:cs="Arial"/>
              </w:rPr>
            </w:pPr>
          </w:p>
        </w:tc>
        <w:tc>
          <w:tcPr>
            <w:tcW w:w="2700" w:type="dxa"/>
            <w:hideMark/>
          </w:tcPr>
          <w:p w14:paraId="2519A7D2" w14:textId="4BCDBFBC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/>
            </w:r>
            <w:r w:rsidR="00147A0D" w:rsidRPr="00AE6D4D">
              <w:rPr>
                <w:rFonts w:ascii="Arial" w:hAnsi="Arial" w:cs="Arial"/>
              </w:rPr>
              <w:instrText xml:space="preserve"> ADDIN EN.CITE &lt;EndNote&gt;&lt;Cite&gt;&lt;Author&gt;Aguilar&lt;/Author&gt;&lt;Year&gt;2011&lt;/Year&gt;&lt;RecNum&gt;54116&lt;/RecNum&gt;&lt;DisplayText&gt;(Aguilar et al., 2011)&lt;/DisplayText&gt;&lt;record&gt;&lt;rec-number&gt;54116&lt;/rec-number&gt;&lt;foreign-keys&gt;&lt;key app="EN" db-id="0wfrdasv8dxas9eef06paxdcredd5rrszdwr" timestamp="1744695498" guid="76af9f4a-440b-4393-b996-bae8e868b5e1"&gt;54116&lt;/key&gt;&lt;/foreign-keys&gt;&lt;ref-type name="Journal Article"&gt;17&lt;/ref-type&gt;&lt;contributors&gt;&lt;authors&gt;&lt;author&gt;Aguilar, P. V.&lt;/author&gt;&lt;author&gt;Estrada-Franco, J. G.&lt;/author&gt;&lt;author&gt;Navarro-Lopez, R.&lt;/author&gt;&lt;author&gt;Ferro, C.&lt;/author&gt;&lt;author&gt;Haddow, A. D.&lt;/author&gt;&lt;author&gt;Weaver, S. C.&lt;/author&gt;&lt;/authors&gt;&lt;/contributors&gt;&lt;auth-address&gt;Center for Tropical Diseases, Institute for Human Infections &amp;amp; Immunity, University of Texas Medical Branch, Galveston, TX, USA.&lt;/auth-address&gt;&lt;titles&gt;&lt;title&gt;Endemic Venezuelan equine encephalitis in the Americas: hidden under the dengue umbrella&lt;/title&gt;&lt;secondary-title&gt;Future Virol&lt;/secondary-title&gt;&lt;/titles&gt;&lt;periodical&gt;&lt;full-title&gt;Future Virol&lt;/full-title&gt;&lt;/periodical&gt;&lt;pages&gt;721-740&lt;/pages&gt;&lt;volume&gt;6&lt;/volume&gt;&lt;number&gt;6&lt;/number&gt;&lt;edition&gt;2011/07/19&lt;/edition&gt;&lt;dates&gt;&lt;year&gt;2011&lt;/year&gt;&lt;/dates&gt;&lt;isbn&gt;1746-0794 (Print)&amp;#xD;1746-0794&lt;/isbn&gt;&lt;accession-num&gt;21765860&lt;/accession-num&gt;&lt;urls&gt;&lt;/urls&gt;&lt;custom2&gt;PMC3134406&lt;/custom2&gt;&lt;custom6&gt;NIHMS304453&lt;/custom6&gt;&lt;electronic-resource-num&gt;10.2217/fvl.11.5&lt;/electronic-resource-num&gt;&lt;remote-database-provider&gt;NLM&lt;/remote-database-provider&gt;&lt;language&gt;eng&lt;/language&gt;&lt;/record&gt;&lt;/Cite&gt;&lt;/EndNote&gt;</w:instrText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Aguilar et al., 2011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264BB28F" w14:textId="77777777" w:rsidTr="003B1930">
        <w:trPr>
          <w:trHeight w:val="737"/>
          <w:jc w:val="center"/>
        </w:trPr>
        <w:tc>
          <w:tcPr>
            <w:tcW w:w="3865" w:type="dxa"/>
            <w:hideMark/>
          </w:tcPr>
          <w:p w14:paraId="36204B2F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>Rift Valley Fever Virus</w:t>
            </w:r>
          </w:p>
        </w:tc>
        <w:tc>
          <w:tcPr>
            <w:tcW w:w="9360" w:type="dxa"/>
            <w:hideMark/>
          </w:tcPr>
          <w:p w14:paraId="0FF10A97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There was a notable large outbreak in East Africa in 1997, and there have been outbreaks across Africa, the Arabian Peninsula, and the Indian Ocean (2000-20021).</w:t>
            </w:r>
          </w:p>
        </w:tc>
        <w:tc>
          <w:tcPr>
            <w:tcW w:w="2700" w:type="dxa"/>
            <w:hideMark/>
          </w:tcPr>
          <w:p w14:paraId="2D300565" w14:textId="5913C67E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>
                <w:fldData xml:space="preserve">PEVuZE5vdGU+PENpdGU+PEF1dGhvcj5HZXJrZW48L0F1dGhvcj48WWVhcj4yMDIyPC9ZZWFyPjxS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 </w:instrText>
            </w:r>
            <w:r w:rsidR="00147A0D" w:rsidRPr="00AE6D4D">
              <w:rPr>
                <w:rFonts w:ascii="Arial" w:hAnsi="Arial" w:cs="Arial"/>
              </w:rPr>
              <w:fldChar w:fldCharType="begin">
                <w:fldData xml:space="preserve">PEVuZE5vdGU+PENpdGU+PEF1dGhvcj5HZXJrZW48L0F1dGhvcj48WWVhcj4yMDIyPC9ZZWFyPjxS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.DATA </w:instrText>
            </w:r>
            <w:r w:rsidR="00147A0D" w:rsidRPr="00AE6D4D">
              <w:rPr>
                <w:rFonts w:ascii="Arial" w:hAnsi="Arial" w:cs="Arial"/>
              </w:rPr>
            </w:r>
            <w:r w:rsidR="00147A0D" w:rsidRPr="00AE6D4D">
              <w:rPr>
                <w:rFonts w:ascii="Arial" w:hAnsi="Arial" w:cs="Arial"/>
              </w:rPr>
              <w:fldChar w:fldCharType="end"/>
            </w:r>
            <w:r w:rsidRPr="00AE6D4D">
              <w:rPr>
                <w:rFonts w:ascii="Arial" w:hAnsi="Arial" w:cs="Arial"/>
              </w:rPr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Coalition for Epidemic Preparedness Innovations, 2021; Gerken et al., 2022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46B9F5E4" w14:textId="77777777" w:rsidTr="003B1930">
        <w:trPr>
          <w:trHeight w:val="440"/>
          <w:jc w:val="center"/>
        </w:trPr>
        <w:tc>
          <w:tcPr>
            <w:tcW w:w="3865" w:type="dxa"/>
            <w:hideMark/>
          </w:tcPr>
          <w:p w14:paraId="410DDAA3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>Tick-borne Encephalitis Virus</w:t>
            </w:r>
          </w:p>
        </w:tc>
        <w:tc>
          <w:tcPr>
            <w:tcW w:w="9360" w:type="dxa"/>
            <w:hideMark/>
          </w:tcPr>
          <w:p w14:paraId="4B896C04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 xml:space="preserve">Annual outbreaks, but expansion to new European countries in the last years. </w:t>
            </w:r>
          </w:p>
        </w:tc>
        <w:tc>
          <w:tcPr>
            <w:tcW w:w="2700" w:type="dxa"/>
            <w:hideMark/>
          </w:tcPr>
          <w:p w14:paraId="7201B642" w14:textId="04C2B583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>
                <w:fldData xml:space="preserve">PEVuZE5vdGU+PENpdGU+PEF1dGhvcj5CZWVybGFnZS1kZSBKb25nPC9BdXRob3I+PFllYXI+MjAy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 </w:instrText>
            </w:r>
            <w:r w:rsidR="00147A0D" w:rsidRPr="00AE6D4D">
              <w:rPr>
                <w:rFonts w:ascii="Arial" w:hAnsi="Arial" w:cs="Arial"/>
              </w:rPr>
              <w:fldChar w:fldCharType="begin">
                <w:fldData xml:space="preserve">PEVuZE5vdGU+PENpdGU+PEF1dGhvcj5CZWVybGFnZS1kZSBKb25nPC9BdXRob3I+PFllYXI+MjAy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.DATA </w:instrText>
            </w:r>
            <w:r w:rsidR="00147A0D" w:rsidRPr="00AE6D4D">
              <w:rPr>
                <w:rFonts w:ascii="Arial" w:hAnsi="Arial" w:cs="Arial"/>
              </w:rPr>
            </w:r>
            <w:r w:rsidR="00147A0D" w:rsidRPr="00AE6D4D">
              <w:rPr>
                <w:rFonts w:ascii="Arial" w:hAnsi="Arial" w:cs="Arial"/>
              </w:rPr>
              <w:fldChar w:fldCharType="end"/>
            </w:r>
            <w:r w:rsidRPr="00AE6D4D">
              <w:rPr>
                <w:rFonts w:ascii="Arial" w:hAnsi="Arial" w:cs="Arial"/>
              </w:rPr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Beerlage-de Jong &amp; Blanford, 2025; Dekker et al., 2019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2612EFF1" w14:textId="77777777" w:rsidTr="003B1930">
        <w:trPr>
          <w:trHeight w:val="620"/>
          <w:jc w:val="center"/>
        </w:trPr>
        <w:tc>
          <w:tcPr>
            <w:tcW w:w="3865" w:type="dxa"/>
          </w:tcPr>
          <w:p w14:paraId="671B05AA" w14:textId="77777777" w:rsidR="00DB211D" w:rsidRPr="00AE6D4D" w:rsidRDefault="00DB211D" w:rsidP="00392398">
            <w:pPr>
              <w:rPr>
                <w:rStyle w:val="Strong"/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>Ross River Virus</w:t>
            </w:r>
          </w:p>
        </w:tc>
        <w:tc>
          <w:tcPr>
            <w:tcW w:w="9360" w:type="dxa"/>
          </w:tcPr>
          <w:p w14:paraId="12B542CC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 xml:space="preserve">There was a large outbreak in the Western Pacific (1979-1980) and significant epidemics in all parts of Australia, with one of the largest in 2020 </w:t>
            </w:r>
          </w:p>
        </w:tc>
        <w:tc>
          <w:tcPr>
            <w:tcW w:w="2700" w:type="dxa"/>
          </w:tcPr>
          <w:p w14:paraId="4ED03F23" w14:textId="7EA26716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/>
            </w:r>
            <w:r w:rsidR="00147A0D" w:rsidRPr="00AE6D4D">
              <w:rPr>
                <w:rFonts w:ascii="Arial" w:hAnsi="Arial" w:cs="Arial"/>
              </w:rPr>
              <w:instrText xml:space="preserve"> ADDIN EN.CITE &lt;EndNote&gt;&lt;Cite&gt;&lt;Author&gt;Barber&lt;/Author&gt;&lt;Year&gt;2009&lt;/Year&gt;&lt;RecNum&gt;54127&lt;/RecNum&gt;&lt;DisplayText&gt;(Barber et al., 2009)&lt;/DisplayText&gt;&lt;record&gt;&lt;rec-number&gt;54127&lt;/rec-number&gt;&lt;foreign-keys&gt;&lt;key app="EN" db-id="0wfrdasv8dxas9eef06paxdcredd5rrszdwr" timestamp="1744754245" guid="523d8b5e-1ead-4018-a98f-8d9608093460"&gt;54127&lt;/key&gt;&lt;/foreign-keys&gt;&lt;ref-type name="Journal Article"&gt;17&lt;/ref-type&gt;&lt;contributors&gt;&lt;authors&gt;&lt;author&gt;Barber, B.&lt;/author&gt;&lt;author&gt;Denholm, J. T.&lt;/author&gt;&lt;author&gt;Spelman, D.&lt;/author&gt;&lt;/authors&gt;&lt;/contributors&gt;&lt;auth-address&gt;Victorian Infectious Diseases Service, Royal Melbourne Hospital, Victoria. bridgetbarber@hotmail.com&lt;/auth-address&gt;&lt;titles&gt;&lt;title&gt;Ross River virus&lt;/title&gt;&lt;secondary-title&gt;Aust Fam Physician&lt;/secondary-title&gt;&lt;/titles&gt;&lt;periodical&gt;&lt;full-title&gt;Aust Fam Physician&lt;/full-title&gt;&lt;/periodical&gt;&lt;pages&gt;586-9&lt;/pages&gt;&lt;volume&gt;38&lt;/volume&gt;&lt;number&gt;8&lt;/number&gt;&lt;edition&gt;2009/11/07&lt;/edition&gt;&lt;keywords&gt;&lt;keyword&gt;Alphavirus Infections/diagnosis/drug&lt;/keyword&gt;&lt;keyword&gt;therapy/*epidemiology/physiopathology/prevention &amp;amp; control&lt;/keyword&gt;&lt;keyword&gt;Australia/epidemiology&lt;/keyword&gt;&lt;keyword&gt;Humans&lt;/keyword&gt;&lt;keyword&gt;*Ross River virus&lt;/keyword&gt;&lt;/keywords&gt;&lt;dates&gt;&lt;year&gt;2009&lt;/year&gt;&lt;pub-dates&gt;&lt;date&gt;Aug&lt;/date&gt;&lt;/pub-dates&gt;&lt;/dates&gt;&lt;isbn&gt;0300-8495 (Print)&amp;#xD;0300-8495&lt;/isbn&gt;&lt;accession-num&gt;19893779&lt;/accession-num&gt;&lt;urls&gt;&lt;/urls&gt;&lt;remote-database-provider&gt;NLM&lt;/remote-database-provider&gt;&lt;language&gt;eng&lt;/language&gt;&lt;/record&gt;&lt;/Cite&gt;&lt;/EndNote&gt;</w:instrText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Barber et al., 2009)</w:t>
            </w:r>
            <w:r w:rsidRPr="00AE6D4D">
              <w:rPr>
                <w:rFonts w:ascii="Arial" w:hAnsi="Arial" w:cs="Arial"/>
              </w:rPr>
              <w:fldChar w:fldCharType="end"/>
            </w:r>
            <w:r w:rsidRPr="00AE6D4D">
              <w:rPr>
                <w:rFonts w:ascii="Arial" w:hAnsi="Arial" w:cs="Arial"/>
              </w:rPr>
              <w:t xml:space="preserve">; </w:t>
            </w:r>
            <w:r w:rsidRPr="00AE6D4D">
              <w:rPr>
                <w:rFonts w:ascii="Arial" w:hAnsi="Arial" w:cs="Arial"/>
              </w:rPr>
              <w:fldChar w:fldCharType="begin">
                <w:fldData xml:space="preserve">PEVuZE5vdGU+PENpdGU+PEF1dGhvcj5Qcm9ib3N0ZTwvQXV0aG9yPjxZZWFyPjIwMjU8L1llYXI+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 </w:instrText>
            </w:r>
            <w:r w:rsidR="00147A0D" w:rsidRPr="00AE6D4D">
              <w:rPr>
                <w:rFonts w:ascii="Arial" w:hAnsi="Arial" w:cs="Arial"/>
              </w:rPr>
              <w:fldChar w:fldCharType="begin">
                <w:fldData xml:space="preserve">PEVuZE5vdGU+PENpdGU+PEF1dGhvcj5Qcm9ib3N0ZTwvQXV0aG9yPjxZZWFyPjIwMjU8L1llYXI+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.DATA </w:instrText>
            </w:r>
            <w:r w:rsidR="00147A0D" w:rsidRPr="00AE6D4D">
              <w:rPr>
                <w:rFonts w:ascii="Arial" w:hAnsi="Arial" w:cs="Arial"/>
              </w:rPr>
            </w:r>
            <w:r w:rsidR="00147A0D" w:rsidRPr="00AE6D4D">
              <w:rPr>
                <w:rFonts w:ascii="Arial" w:hAnsi="Arial" w:cs="Arial"/>
              </w:rPr>
              <w:fldChar w:fldCharType="end"/>
            </w:r>
            <w:r w:rsidRPr="00AE6D4D">
              <w:rPr>
                <w:rFonts w:ascii="Arial" w:hAnsi="Arial" w:cs="Arial"/>
              </w:rPr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Proboste et al., 2025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40477CD7" w14:textId="77777777" w:rsidTr="003B1930">
        <w:trPr>
          <w:trHeight w:val="350"/>
          <w:jc w:val="center"/>
        </w:trPr>
        <w:tc>
          <w:tcPr>
            <w:tcW w:w="3865" w:type="dxa"/>
          </w:tcPr>
          <w:p w14:paraId="3F8BBC4E" w14:textId="77777777" w:rsidR="00DB211D" w:rsidRPr="00AE6D4D" w:rsidRDefault="00DB211D" w:rsidP="00392398">
            <w:pPr>
              <w:rPr>
                <w:rStyle w:val="Strong"/>
                <w:rFonts w:ascii="Arial" w:hAnsi="Arial" w:cs="Arial"/>
              </w:rPr>
            </w:pPr>
            <w:proofErr w:type="spellStart"/>
            <w:r w:rsidRPr="00AE6D4D">
              <w:rPr>
                <w:rStyle w:val="Strong"/>
                <w:rFonts w:ascii="Arial" w:hAnsi="Arial" w:cs="Arial"/>
              </w:rPr>
              <w:t>Oropouche</w:t>
            </w:r>
            <w:proofErr w:type="spellEnd"/>
            <w:r w:rsidRPr="00AE6D4D">
              <w:rPr>
                <w:rStyle w:val="Strong"/>
                <w:rFonts w:ascii="Arial" w:hAnsi="Arial" w:cs="Arial"/>
              </w:rPr>
              <w:t xml:space="preserve"> Virus</w:t>
            </w:r>
          </w:p>
        </w:tc>
        <w:tc>
          <w:tcPr>
            <w:tcW w:w="9360" w:type="dxa"/>
          </w:tcPr>
          <w:p w14:paraId="6EC3C850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An outbreak of concern in the Americas from late December 2023 - present</w:t>
            </w:r>
          </w:p>
          <w:p w14:paraId="67E885F1" w14:textId="77777777" w:rsidR="00DB211D" w:rsidRPr="00AE6D4D" w:rsidRDefault="00DB211D" w:rsidP="00392398">
            <w:pPr>
              <w:rPr>
                <w:rFonts w:ascii="Arial" w:hAnsi="Arial" w:cs="Arial"/>
              </w:rPr>
            </w:pPr>
          </w:p>
        </w:tc>
        <w:tc>
          <w:tcPr>
            <w:tcW w:w="2700" w:type="dxa"/>
          </w:tcPr>
          <w:p w14:paraId="5E676982" w14:textId="5CE26641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/>
            </w:r>
            <w:r w:rsidR="00B721B1">
              <w:rPr>
                <w:rFonts w:ascii="Arial" w:hAnsi="Arial" w:cs="Arial"/>
              </w:rPr>
              <w:instrText xml:space="preserve"> ADDIN EN.CITE &lt;EndNote&gt;&lt;Cite&gt;&lt;Author&gt;World Health Organization&lt;/Author&gt;&lt;Year&gt;2024&lt;/Year&gt;&lt;RecNum&gt;23646&lt;/RecNum&gt;&lt;DisplayText&gt;(World Health Organization, 2024b)&lt;/DisplayText&gt;&lt;record&gt;&lt;rec-number&gt;23646&lt;/rec-number&gt;&lt;foreign-keys&gt;&lt;key app="EN" db-id="0wfrdasv8dxas9eef06paxdcredd5rrszdwr" timestamp="1743983884" guid="297267a1-8413-45d5-b2e1-6a675992b40b"&gt;23646&lt;/key&gt;&lt;/foreign-keys&gt;&lt;ref-type name="Web Page"&gt;12&lt;/ref-type&gt;&lt;contributors&gt;&lt;authors&gt;&lt;author&gt;World Health Organization,&lt;/author&gt;&lt;/authors&gt;&lt;/contributors&gt;&lt;titles&gt;&lt;title&gt;Oropouche virus disease&lt;/title&gt;&lt;/titles&gt;&lt;dates&gt;&lt;year&gt;2024&lt;/year&gt;&lt;/dates&gt;&lt;urls&gt;&lt;related-urls&gt;&lt;url&gt;https://www.who.int/news-room/fact-sheets/detail/oropouche-virus-disease&lt;/url&gt;&lt;/related-urls&gt;&lt;/urls&gt;&lt;/record&gt;&lt;/Cite&gt;&lt;/EndNote&gt;</w:instrText>
            </w:r>
            <w:r w:rsidRPr="00AE6D4D">
              <w:rPr>
                <w:rFonts w:ascii="Arial" w:hAnsi="Arial" w:cs="Arial"/>
              </w:rPr>
              <w:fldChar w:fldCharType="separate"/>
            </w:r>
            <w:r w:rsidR="00B721B1">
              <w:rPr>
                <w:rFonts w:ascii="Arial" w:hAnsi="Arial" w:cs="Arial"/>
                <w:noProof/>
              </w:rPr>
              <w:t>(World Health Organization, 2024b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34AAEE4E" w14:textId="77777777" w:rsidTr="003B1930">
        <w:trPr>
          <w:trHeight w:val="323"/>
          <w:jc w:val="center"/>
        </w:trPr>
        <w:tc>
          <w:tcPr>
            <w:tcW w:w="3865" w:type="dxa"/>
          </w:tcPr>
          <w:p w14:paraId="118D0B11" w14:textId="77777777" w:rsidR="00DB211D" w:rsidRPr="00AE6D4D" w:rsidRDefault="00DB211D" w:rsidP="00392398">
            <w:pPr>
              <w:rPr>
                <w:rStyle w:val="Strong"/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>Toscana Virus</w:t>
            </w:r>
          </w:p>
        </w:tc>
        <w:tc>
          <w:tcPr>
            <w:tcW w:w="9360" w:type="dxa"/>
          </w:tcPr>
          <w:p w14:paraId="6AEE3F2C" w14:textId="77777777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A notable rise in cases Italy 2022-2023</w:t>
            </w:r>
          </w:p>
        </w:tc>
        <w:tc>
          <w:tcPr>
            <w:tcW w:w="2700" w:type="dxa"/>
          </w:tcPr>
          <w:p w14:paraId="50FA7D6F" w14:textId="1DBB7462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>
                <w:fldData xml:space="preserve">PEVuZE5vdGU+PENpdGU+PEF1dGhvcj5Gb3Rha2lzPC9BdXRob3I+PFllYXI+MjAyNTwvWWVhcj48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==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 </w:instrText>
            </w:r>
            <w:r w:rsidR="00147A0D" w:rsidRPr="00AE6D4D">
              <w:rPr>
                <w:rFonts w:ascii="Arial" w:hAnsi="Arial" w:cs="Arial"/>
              </w:rPr>
              <w:fldChar w:fldCharType="begin">
                <w:fldData xml:space="preserve">PEVuZE5vdGU+PENpdGU+PEF1dGhvcj5Gb3Rha2lzPC9BdXRob3I+PFllYXI+MjAyNTwvWWVhcj48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==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.DATA </w:instrText>
            </w:r>
            <w:r w:rsidR="00147A0D" w:rsidRPr="00AE6D4D">
              <w:rPr>
                <w:rFonts w:ascii="Arial" w:hAnsi="Arial" w:cs="Arial"/>
              </w:rPr>
            </w:r>
            <w:r w:rsidR="00147A0D" w:rsidRPr="00AE6D4D">
              <w:rPr>
                <w:rFonts w:ascii="Arial" w:hAnsi="Arial" w:cs="Arial"/>
              </w:rPr>
              <w:fldChar w:fldCharType="end"/>
            </w:r>
            <w:r w:rsidRPr="00AE6D4D">
              <w:rPr>
                <w:rFonts w:ascii="Arial" w:hAnsi="Arial" w:cs="Arial"/>
              </w:rPr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Fotakis et al., 2025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  <w:tr w:rsidR="00DB211D" w:rsidRPr="00AE6D4D" w14:paraId="34F3EF01" w14:textId="77777777" w:rsidTr="003B1930">
        <w:trPr>
          <w:trHeight w:val="810"/>
          <w:jc w:val="center"/>
        </w:trPr>
        <w:tc>
          <w:tcPr>
            <w:tcW w:w="3865" w:type="dxa"/>
          </w:tcPr>
          <w:p w14:paraId="1C84FE28" w14:textId="0274994B" w:rsidR="00DB211D" w:rsidRPr="00AE6D4D" w:rsidRDefault="00DB211D" w:rsidP="00392398">
            <w:pPr>
              <w:rPr>
                <w:rStyle w:val="Strong"/>
                <w:rFonts w:ascii="Arial" w:hAnsi="Arial" w:cs="Arial"/>
              </w:rPr>
            </w:pPr>
            <w:r w:rsidRPr="00AE6D4D">
              <w:rPr>
                <w:rStyle w:val="Strong"/>
                <w:rFonts w:ascii="Arial" w:hAnsi="Arial" w:cs="Arial"/>
              </w:rPr>
              <w:t xml:space="preserve">Crimean–Congo </w:t>
            </w:r>
            <w:r w:rsidR="006433C9" w:rsidRPr="00AE6D4D">
              <w:rPr>
                <w:rStyle w:val="Strong"/>
                <w:rFonts w:ascii="Arial" w:hAnsi="Arial" w:cs="Arial"/>
              </w:rPr>
              <w:t>Haemorrhagic</w:t>
            </w:r>
            <w:r w:rsidRPr="00AE6D4D">
              <w:rPr>
                <w:rStyle w:val="Strong"/>
                <w:rFonts w:ascii="Arial" w:hAnsi="Arial" w:cs="Arial"/>
              </w:rPr>
              <w:t xml:space="preserve"> Fever Virus</w:t>
            </w:r>
          </w:p>
        </w:tc>
        <w:tc>
          <w:tcPr>
            <w:tcW w:w="9360" w:type="dxa"/>
          </w:tcPr>
          <w:p w14:paraId="3516F383" w14:textId="47974075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t>Multiple reports of outbreaks have been made in Asia, Africa, and Europe.</w:t>
            </w:r>
            <w:r w:rsidR="00210E22">
              <w:rPr>
                <w:rFonts w:ascii="Arial" w:hAnsi="Arial" w:cs="Arial"/>
              </w:rPr>
              <w:t xml:space="preserve"> </w:t>
            </w:r>
            <w:r w:rsidRPr="00AE6D4D">
              <w:rPr>
                <w:rFonts w:ascii="Arial" w:hAnsi="Arial" w:cs="Arial"/>
              </w:rPr>
              <w:t xml:space="preserve"> They have recently spread to new countries: Georgia (2009) and Spain (2016).</w:t>
            </w:r>
          </w:p>
        </w:tc>
        <w:tc>
          <w:tcPr>
            <w:tcW w:w="2700" w:type="dxa"/>
          </w:tcPr>
          <w:p w14:paraId="4C88BE28" w14:textId="06D607E8" w:rsidR="00DB211D" w:rsidRPr="00AE6D4D" w:rsidRDefault="00DB211D" w:rsidP="00392398">
            <w:pPr>
              <w:rPr>
                <w:rFonts w:ascii="Arial" w:hAnsi="Arial" w:cs="Arial"/>
              </w:rPr>
            </w:pPr>
            <w:r w:rsidRPr="00AE6D4D">
              <w:rPr>
                <w:rFonts w:ascii="Arial" w:hAnsi="Arial" w:cs="Arial"/>
              </w:rPr>
              <w:fldChar w:fldCharType="begin">
                <w:fldData xml:space="preserve">PEVuZE5vdGU+PENpdGU+PEF1dGhvcj5TaGFoaG9zc2Vpbmk8L0F1dGhvcj48WWVhcj4yMDIxPC9Z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=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 </w:instrText>
            </w:r>
            <w:r w:rsidR="00147A0D" w:rsidRPr="00AE6D4D">
              <w:rPr>
                <w:rFonts w:ascii="Arial" w:hAnsi="Arial" w:cs="Arial"/>
              </w:rPr>
              <w:fldChar w:fldCharType="begin">
                <w:fldData xml:space="preserve">PEVuZE5vdGU+PENpdGU+PEF1dGhvcj5TaGFoaG9zc2Vpbmk8L0F1dGhvcj48WWVhcj4yMDIxPC9Z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=
</w:fldData>
              </w:fldChar>
            </w:r>
            <w:r w:rsidR="00147A0D" w:rsidRPr="00AE6D4D">
              <w:rPr>
                <w:rFonts w:ascii="Arial" w:hAnsi="Arial" w:cs="Arial"/>
              </w:rPr>
              <w:instrText xml:space="preserve"> ADDIN EN.CITE.DATA </w:instrText>
            </w:r>
            <w:r w:rsidR="00147A0D" w:rsidRPr="00AE6D4D">
              <w:rPr>
                <w:rFonts w:ascii="Arial" w:hAnsi="Arial" w:cs="Arial"/>
              </w:rPr>
            </w:r>
            <w:r w:rsidR="00147A0D" w:rsidRPr="00AE6D4D">
              <w:rPr>
                <w:rFonts w:ascii="Arial" w:hAnsi="Arial" w:cs="Arial"/>
              </w:rPr>
              <w:fldChar w:fldCharType="end"/>
            </w:r>
            <w:r w:rsidRPr="00AE6D4D">
              <w:rPr>
                <w:rFonts w:ascii="Arial" w:hAnsi="Arial" w:cs="Arial"/>
              </w:rPr>
            </w:r>
            <w:r w:rsidRPr="00AE6D4D">
              <w:rPr>
                <w:rFonts w:ascii="Arial" w:hAnsi="Arial" w:cs="Arial"/>
              </w:rPr>
              <w:fldChar w:fldCharType="separate"/>
            </w:r>
            <w:r w:rsidR="00147A0D" w:rsidRPr="00AE6D4D">
              <w:rPr>
                <w:rFonts w:ascii="Arial" w:hAnsi="Arial" w:cs="Arial"/>
                <w:noProof/>
              </w:rPr>
              <w:t>(Shahhosseini et al., 2021)</w:t>
            </w:r>
            <w:r w:rsidRPr="00AE6D4D">
              <w:rPr>
                <w:rFonts w:ascii="Arial" w:hAnsi="Arial" w:cs="Arial"/>
              </w:rPr>
              <w:fldChar w:fldCharType="end"/>
            </w:r>
          </w:p>
        </w:tc>
      </w:tr>
    </w:tbl>
    <w:p w14:paraId="0D24D77A" w14:textId="77777777" w:rsidR="00DB211D" w:rsidRPr="002E57A7" w:rsidRDefault="00DB211D" w:rsidP="00DB211D"/>
    <w:p w14:paraId="596B1C31" w14:textId="77777777" w:rsidR="00DB211D" w:rsidRDefault="00DB211D" w:rsidP="00DB211D">
      <w:pPr>
        <w:rPr>
          <w:rFonts w:ascii="Arial" w:hAnsi="Arial" w:cs="Arial"/>
          <w:i/>
          <w:iCs/>
          <w:sz w:val="24"/>
          <w:szCs w:val="24"/>
        </w:rPr>
        <w:sectPr w:rsidR="00DB211D" w:rsidSect="00DB211D">
          <w:pgSz w:w="20160" w:h="12240" w:orient="landscape" w:code="5"/>
          <w:pgMar w:top="1440" w:right="1440" w:bottom="1440" w:left="1440" w:header="708" w:footer="708" w:gutter="0"/>
          <w:cols w:space="708"/>
          <w:docGrid w:linePitch="360"/>
        </w:sectPr>
      </w:pPr>
    </w:p>
    <w:p w14:paraId="227BD3B8" w14:textId="2400E0E8" w:rsidR="00DB211D" w:rsidRPr="003B48E0" w:rsidRDefault="00DB211D" w:rsidP="00DB211D">
      <w:pPr>
        <w:rPr>
          <w:rFonts w:ascii="Arial" w:hAnsi="Arial" w:cs="Arial"/>
          <w:sz w:val="24"/>
          <w:szCs w:val="24"/>
        </w:rPr>
      </w:pPr>
      <w:r w:rsidRPr="00551E93">
        <w:rPr>
          <w:rFonts w:ascii="Arial" w:hAnsi="Arial" w:cs="Arial"/>
          <w:b/>
          <w:bCs/>
          <w:sz w:val="24"/>
          <w:szCs w:val="24"/>
        </w:rPr>
        <w:lastRenderedPageBreak/>
        <w:t>Table S</w:t>
      </w:r>
      <w:r w:rsidR="00661410">
        <w:rPr>
          <w:rFonts w:ascii="Arial" w:hAnsi="Arial" w:cs="Arial"/>
          <w:b/>
          <w:bCs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.</w:t>
      </w:r>
      <w:r w:rsidR="00210E2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 </w:t>
      </w:r>
      <w:r w:rsidR="00B0253A">
        <w:rPr>
          <w:rFonts w:ascii="Arial" w:hAnsi="Arial" w:cs="Arial"/>
          <w:sz w:val="24"/>
          <w:szCs w:val="24"/>
        </w:rPr>
        <w:t>Search Strategy.</w:t>
      </w:r>
      <w:r w:rsidR="00210E22">
        <w:rPr>
          <w:rFonts w:ascii="Arial" w:hAnsi="Arial" w:cs="Arial"/>
          <w:sz w:val="24"/>
          <w:szCs w:val="24"/>
        </w:rPr>
        <w:t xml:space="preserve"> </w:t>
      </w:r>
      <w:r w:rsidR="00B0253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athogen List.</w:t>
      </w:r>
      <w:r w:rsidR="00210E2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 Terms for Ovid Medline, CINAHL and Scopus databas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05"/>
        <w:gridCol w:w="4860"/>
        <w:gridCol w:w="3600"/>
        <w:gridCol w:w="6030"/>
      </w:tblGrid>
      <w:tr w:rsidR="00DB211D" w:rsidRPr="00B40E3C" w14:paraId="5FE88F80" w14:textId="77777777" w:rsidTr="00AB70C2">
        <w:trPr>
          <w:tblHeader/>
        </w:trPr>
        <w:tc>
          <w:tcPr>
            <w:tcW w:w="2605" w:type="dxa"/>
            <w:shd w:val="clear" w:color="auto" w:fill="E7E6E6" w:themeFill="background2"/>
            <w:hideMark/>
          </w:tcPr>
          <w:p w14:paraId="0375FD22" w14:textId="77777777" w:rsidR="00DB211D" w:rsidRPr="006433C9" w:rsidRDefault="00DB211D" w:rsidP="00AE6D4D">
            <w:pPr>
              <w:rPr>
                <w:rFonts w:ascii="Arial Narrow" w:hAnsi="Arial Narrow"/>
                <w:b/>
                <w:bCs/>
                <w:sz w:val="20"/>
                <w:szCs w:val="20"/>
                <w:lang w:eastAsia="en-AU"/>
              </w:rPr>
            </w:pPr>
            <w:r w:rsidRPr="006433C9">
              <w:rPr>
                <w:rFonts w:ascii="Arial Narrow" w:hAnsi="Arial Narrow"/>
                <w:b/>
                <w:bCs/>
                <w:sz w:val="20"/>
                <w:szCs w:val="20"/>
                <w:lang w:eastAsia="en-AU"/>
              </w:rPr>
              <w:t>Pathogen</w:t>
            </w:r>
          </w:p>
        </w:tc>
        <w:tc>
          <w:tcPr>
            <w:tcW w:w="4860" w:type="dxa"/>
            <w:shd w:val="clear" w:color="auto" w:fill="E7E6E6" w:themeFill="background2"/>
            <w:hideMark/>
          </w:tcPr>
          <w:p w14:paraId="607CB92C" w14:textId="77777777" w:rsidR="00DB211D" w:rsidRPr="006433C9" w:rsidRDefault="00DB211D" w:rsidP="00AE6D4D">
            <w:pPr>
              <w:rPr>
                <w:rFonts w:ascii="Arial Narrow" w:hAnsi="Arial Narrow"/>
                <w:b/>
                <w:bCs/>
                <w:sz w:val="20"/>
                <w:szCs w:val="20"/>
                <w:lang w:eastAsia="en-AU"/>
              </w:rPr>
            </w:pPr>
            <w:r w:rsidRPr="006433C9">
              <w:rPr>
                <w:rFonts w:ascii="Arial Narrow" w:hAnsi="Arial Narrow"/>
                <w:b/>
                <w:bCs/>
                <w:sz w:val="20"/>
                <w:szCs w:val="20"/>
                <w:lang w:eastAsia="en-AU"/>
              </w:rPr>
              <w:t>OVID MEDLINE</w:t>
            </w:r>
          </w:p>
        </w:tc>
        <w:tc>
          <w:tcPr>
            <w:tcW w:w="3600" w:type="dxa"/>
            <w:shd w:val="clear" w:color="auto" w:fill="E7E6E6" w:themeFill="background2"/>
            <w:hideMark/>
          </w:tcPr>
          <w:p w14:paraId="2BD8B330" w14:textId="77777777" w:rsidR="00DB211D" w:rsidRPr="006433C9" w:rsidRDefault="00DB211D" w:rsidP="00AE6D4D">
            <w:pPr>
              <w:rPr>
                <w:rFonts w:ascii="Arial Narrow" w:hAnsi="Arial Narrow"/>
                <w:b/>
                <w:bCs/>
                <w:sz w:val="20"/>
                <w:szCs w:val="20"/>
                <w:lang w:eastAsia="en-AU"/>
              </w:rPr>
            </w:pPr>
            <w:r w:rsidRPr="006433C9">
              <w:rPr>
                <w:rFonts w:ascii="Arial Narrow" w:hAnsi="Arial Narrow"/>
                <w:b/>
                <w:bCs/>
                <w:sz w:val="20"/>
                <w:szCs w:val="20"/>
                <w:lang w:eastAsia="en-AU"/>
              </w:rPr>
              <w:t>CINAHL</w:t>
            </w:r>
          </w:p>
        </w:tc>
        <w:tc>
          <w:tcPr>
            <w:tcW w:w="6030" w:type="dxa"/>
            <w:shd w:val="clear" w:color="auto" w:fill="E7E6E6" w:themeFill="background2"/>
            <w:hideMark/>
          </w:tcPr>
          <w:p w14:paraId="335F08FD" w14:textId="77777777" w:rsidR="00DB211D" w:rsidRPr="006433C9" w:rsidRDefault="00DB211D" w:rsidP="00AE6D4D">
            <w:pPr>
              <w:rPr>
                <w:rFonts w:ascii="Arial Narrow" w:hAnsi="Arial Narrow"/>
                <w:b/>
                <w:bCs/>
                <w:sz w:val="20"/>
                <w:szCs w:val="20"/>
                <w:lang w:eastAsia="en-AU"/>
              </w:rPr>
            </w:pPr>
            <w:r w:rsidRPr="006433C9">
              <w:rPr>
                <w:rFonts w:ascii="Arial Narrow" w:hAnsi="Arial Narrow"/>
                <w:b/>
                <w:bCs/>
                <w:sz w:val="20"/>
                <w:szCs w:val="20"/>
                <w:lang w:eastAsia="en-AU"/>
              </w:rPr>
              <w:t>SCOPUS</w:t>
            </w:r>
          </w:p>
        </w:tc>
      </w:tr>
      <w:tr w:rsidR="00DB211D" w:rsidRPr="00B40E3C" w14:paraId="63CB6E06" w14:textId="77777777" w:rsidTr="00392398">
        <w:tc>
          <w:tcPr>
            <w:tcW w:w="2605" w:type="dxa"/>
            <w:hideMark/>
          </w:tcPr>
          <w:p w14:paraId="77D6072D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AHFV</w:t>
            </w:r>
          </w:p>
        </w:tc>
        <w:tc>
          <w:tcPr>
            <w:tcW w:w="4860" w:type="dxa"/>
          </w:tcPr>
          <w:p w14:paraId="68DE35D7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Alkhurma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. </w:t>
            </w:r>
          </w:p>
        </w:tc>
        <w:tc>
          <w:tcPr>
            <w:tcW w:w="3600" w:type="dxa"/>
            <w:hideMark/>
          </w:tcPr>
          <w:p w14:paraId="2FC479E9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Alkhurma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"  </w:t>
            </w:r>
          </w:p>
        </w:tc>
        <w:tc>
          <w:tcPr>
            <w:tcW w:w="6030" w:type="dxa"/>
          </w:tcPr>
          <w:p w14:paraId="1F859C57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</w:rPr>
            </w:pP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TITLE</w:t>
            </w:r>
            <w:proofErr w:type="gramEnd"/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-ABS-KEY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spell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alkhurma</w:t>
            </w:r>
            <w:proofErr w:type="spellEnd"/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</w:p>
        </w:tc>
      </w:tr>
      <w:tr w:rsidR="00DB211D" w:rsidRPr="00B40E3C" w14:paraId="2DD5B967" w14:textId="77777777" w:rsidTr="00392398">
        <w:tc>
          <w:tcPr>
            <w:tcW w:w="2605" w:type="dxa"/>
            <w:hideMark/>
          </w:tcPr>
          <w:p w14:paraId="0E48D3C5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JEV</w:t>
            </w:r>
          </w:p>
        </w:tc>
        <w:tc>
          <w:tcPr>
            <w:tcW w:w="4860" w:type="dxa"/>
          </w:tcPr>
          <w:p w14:paraId="1AF0DC26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exp encephalitis,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japanese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/ or</w:t>
            </w:r>
          </w:p>
          <w:p w14:paraId="253A5E65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exp encephalitis virus,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japanese</w:t>
            </w:r>
            <w:proofErr w:type="spellEnd"/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/  or</w:t>
            </w:r>
            <w:proofErr w:type="gramEnd"/>
          </w:p>
          <w:p w14:paraId="4B441232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exp Encephalitis Viruses, Japanese/</w:t>
            </w:r>
          </w:p>
          <w:p w14:paraId="0D7AE946" w14:textId="50C0EC36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r 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japanese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encephalitis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".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kf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.</w:t>
            </w:r>
            <w:r w:rsidR="00210E22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</w:t>
            </w: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or 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japanese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b encephalitis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".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kf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. </w:t>
            </w:r>
          </w:p>
        </w:tc>
        <w:tc>
          <w:tcPr>
            <w:tcW w:w="3600" w:type="dxa"/>
          </w:tcPr>
          <w:p w14:paraId="3F53E57E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(MH "Encephalitis Viruses, Japanese+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</w:rPr>
              <w:t xml:space="preserve">")   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or </w:t>
            </w:r>
          </w:p>
          <w:p w14:paraId="1097DC0E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</w:rPr>
            </w:pPr>
          </w:p>
          <w:p w14:paraId="2CE1D14A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“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japanese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 encephalitis” OR XB “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japanese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 b encephalitis”  </w:t>
            </w:r>
          </w:p>
        </w:tc>
        <w:tc>
          <w:tcPr>
            <w:tcW w:w="6030" w:type="dxa"/>
          </w:tcPr>
          <w:p w14:paraId="6E26D34E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INDEXTERMS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encephalitis, </w:t>
            </w:r>
            <w:proofErr w:type="spell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japanese</w:t>
            </w:r>
            <w:proofErr w:type="spellEnd"/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OR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INDEXTERMS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encephalitis virus, </w:t>
            </w:r>
            <w:proofErr w:type="spell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japanese</w:t>
            </w:r>
            <w:proofErr w:type="spellEnd"/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OR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INDEXTERMS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encephalitis viruses, </w:t>
            </w:r>
            <w:proofErr w:type="spell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japanese</w:t>
            </w:r>
            <w:proofErr w:type="spellEnd"/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OR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TITLE-ABS-KEY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spellStart"/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japanese</w:t>
            </w:r>
            <w:proofErr w:type="spell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 encephalitis</w:t>
            </w:r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OR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TITLE-ABS-KEY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spellStart"/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japanese</w:t>
            </w:r>
            <w:proofErr w:type="spell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 b encephalitis</w:t>
            </w:r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</w:p>
          <w:p w14:paraId="628545DA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</w:p>
        </w:tc>
      </w:tr>
      <w:tr w:rsidR="00DB211D" w:rsidRPr="00B40E3C" w14:paraId="6A163E6B" w14:textId="77777777" w:rsidTr="00392398">
        <w:tc>
          <w:tcPr>
            <w:tcW w:w="2605" w:type="dxa"/>
            <w:hideMark/>
          </w:tcPr>
          <w:p w14:paraId="7B366BE5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KFDV</w:t>
            </w:r>
          </w:p>
        </w:tc>
        <w:tc>
          <w:tcPr>
            <w:tcW w:w="4860" w:type="dxa"/>
          </w:tcPr>
          <w:p w14:paraId="71D63B55" w14:textId="7A61E6C3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exp </w:t>
            </w:r>
            <w:proofErr w:type="spellStart"/>
            <w:r w:rsidR="008A5531">
              <w:rPr>
                <w:rStyle w:val="searchhistory-search-term"/>
                <w:rFonts w:ascii="Arial Narrow" w:hAnsi="Arial Narrow"/>
                <w:sz w:val="20"/>
                <w:szCs w:val="20"/>
              </w:rPr>
              <w:t>k</w:t>
            </w: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yasanur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 Forest Disease/ or </w:t>
            </w:r>
          </w:p>
          <w:p w14:paraId="42AF118F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</w:p>
          <w:p w14:paraId="51416128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kyasanur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. </w:t>
            </w:r>
          </w:p>
        </w:tc>
        <w:tc>
          <w:tcPr>
            <w:tcW w:w="3600" w:type="dxa"/>
          </w:tcPr>
          <w:p w14:paraId="54391CF0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“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Kyasanur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”  </w:t>
            </w:r>
          </w:p>
        </w:tc>
        <w:tc>
          <w:tcPr>
            <w:tcW w:w="6030" w:type="dxa"/>
          </w:tcPr>
          <w:p w14:paraId="2E180220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yasanur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forest disease") OR TITLE-ABS-KEY("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yasanur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)</w:t>
            </w:r>
          </w:p>
        </w:tc>
      </w:tr>
      <w:tr w:rsidR="00DB211D" w:rsidRPr="00B40E3C" w14:paraId="1BACC67F" w14:textId="77777777" w:rsidTr="00392398">
        <w:tc>
          <w:tcPr>
            <w:tcW w:w="2605" w:type="dxa"/>
            <w:hideMark/>
          </w:tcPr>
          <w:p w14:paraId="726582EF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BEV</w:t>
            </w:r>
          </w:p>
        </w:tc>
        <w:tc>
          <w:tcPr>
            <w:tcW w:w="4860" w:type="dxa"/>
          </w:tcPr>
          <w:p w14:paraId="3B5CF287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exp Encephalitis, Tick-Borne/ or exp Encephalitis Viruses, Tick-Borne/ or "Tick-Borne Encephalitis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".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kf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3600" w:type="dxa"/>
          </w:tcPr>
          <w:p w14:paraId="77D0E780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“tick-borne encephalitis“ </w:t>
            </w:r>
          </w:p>
        </w:tc>
        <w:tc>
          <w:tcPr>
            <w:tcW w:w="6030" w:type="dxa"/>
          </w:tcPr>
          <w:p w14:paraId="244E1E20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INDEXTERMS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encephalitis, tick borne</w:t>
            </w:r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OR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INDEXTERMS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encephalitis viruses, tick borne</w:t>
            </w:r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OR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TITLE-ABS-KEY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Tick-Borne Encephalitis</w:t>
            </w:r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</w:p>
          <w:p w14:paraId="63E67895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</w:p>
        </w:tc>
      </w:tr>
      <w:tr w:rsidR="00DB211D" w:rsidRPr="00B40E3C" w14:paraId="31A1AD36" w14:textId="77777777" w:rsidTr="00392398">
        <w:tc>
          <w:tcPr>
            <w:tcW w:w="2605" w:type="dxa"/>
            <w:hideMark/>
          </w:tcPr>
          <w:p w14:paraId="4E47ABDC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WNV</w:t>
            </w:r>
          </w:p>
        </w:tc>
        <w:tc>
          <w:tcPr>
            <w:tcW w:w="4860" w:type="dxa"/>
          </w:tcPr>
          <w:p w14:paraId="2E98F9D4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exp West Nile Fever/ or exp West Nile virus/ or "west 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nile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.</w:t>
            </w:r>
          </w:p>
          <w:p w14:paraId="3DB50ADD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</w:p>
        </w:tc>
        <w:tc>
          <w:tcPr>
            <w:tcW w:w="3600" w:type="dxa"/>
          </w:tcPr>
          <w:p w14:paraId="656E99BF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(MH "West Nile Virus") OR (MH "West Nile Fever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</w:rPr>
              <w:t>")  OR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XB “west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nile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”  </w:t>
            </w:r>
          </w:p>
        </w:tc>
        <w:tc>
          <w:tcPr>
            <w:tcW w:w="6030" w:type="dxa"/>
          </w:tcPr>
          <w:p w14:paraId="5F0D2FF1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INDEXTERMS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west </w:t>
            </w:r>
            <w:proofErr w:type="spell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nile</w:t>
            </w:r>
            <w:proofErr w:type="spell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 fever</w:t>
            </w:r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OR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INDEXTERMS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west </w:t>
            </w:r>
            <w:proofErr w:type="spell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nile</w:t>
            </w:r>
            <w:proofErr w:type="spellEnd"/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OR </w:t>
            </w:r>
            <w:r w:rsidRPr="00AE6D4D">
              <w:rPr>
                <w:rStyle w:val="scopussearchqueryfieldodtiv"/>
                <w:rFonts w:ascii="Arial Narrow" w:hAnsi="Arial Narrow"/>
                <w:sz w:val="20"/>
                <w:szCs w:val="20"/>
              </w:rPr>
              <w:t>TITLE-ABS-KEY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(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proofErr w:type="gramEnd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 xml:space="preserve">west </w:t>
            </w:r>
            <w:proofErr w:type="spell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nile</w:t>
            </w:r>
            <w:proofErr w:type="spellEnd"/>
            <w:proofErr w:type="gramStart"/>
            <w:r w:rsidRPr="00AE6D4D">
              <w:rPr>
                <w:rStyle w:val="scopussearchquerykeywordehrk4"/>
                <w:rFonts w:ascii="Arial Narrow" w:hAnsi="Arial Narrow"/>
                <w:sz w:val="20"/>
                <w:szCs w:val="20"/>
              </w:rPr>
              <w:t>"</w:t>
            </w:r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r w:rsidRPr="00AE6D4D">
              <w:rPr>
                <w:rStyle w:val="scopussearchquerygrammarjh18a"/>
                <w:rFonts w:ascii="Arial Narrow" w:hAnsi="Arial Narrow"/>
                <w:sz w:val="20"/>
                <w:szCs w:val="20"/>
              </w:rPr>
              <w:t>)</w:t>
            </w:r>
            <w:proofErr w:type="gramEnd"/>
          </w:p>
          <w:p w14:paraId="17F51E8C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</w:p>
        </w:tc>
      </w:tr>
      <w:tr w:rsidR="00DB211D" w:rsidRPr="00B40E3C" w14:paraId="05F43590" w14:textId="77777777" w:rsidTr="00392398">
        <w:tc>
          <w:tcPr>
            <w:tcW w:w="2605" w:type="dxa"/>
            <w:hideMark/>
          </w:tcPr>
          <w:p w14:paraId="227ECDFB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USUV</w:t>
            </w:r>
          </w:p>
        </w:tc>
        <w:tc>
          <w:tcPr>
            <w:tcW w:w="4860" w:type="dxa"/>
          </w:tcPr>
          <w:p w14:paraId="75B0D618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usutu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. </w:t>
            </w:r>
          </w:p>
        </w:tc>
        <w:tc>
          <w:tcPr>
            <w:tcW w:w="3600" w:type="dxa"/>
          </w:tcPr>
          <w:p w14:paraId="1C12549A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“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usutu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“ </w:t>
            </w:r>
          </w:p>
        </w:tc>
        <w:tc>
          <w:tcPr>
            <w:tcW w:w="6030" w:type="dxa"/>
          </w:tcPr>
          <w:p w14:paraId="0644516B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usutu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</w:t>
            </w:r>
          </w:p>
        </w:tc>
      </w:tr>
      <w:tr w:rsidR="00DB211D" w:rsidRPr="00B40E3C" w14:paraId="67B6BB1D" w14:textId="77777777" w:rsidTr="00392398">
        <w:tc>
          <w:tcPr>
            <w:tcW w:w="2605" w:type="dxa"/>
            <w:hideMark/>
          </w:tcPr>
          <w:p w14:paraId="04B797ED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RRV</w:t>
            </w:r>
          </w:p>
        </w:tc>
        <w:tc>
          <w:tcPr>
            <w:tcW w:w="4860" w:type="dxa"/>
          </w:tcPr>
          <w:p w14:paraId="124C24EF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exp ross river virus/ or </w:t>
            </w:r>
          </w:p>
          <w:p w14:paraId="0E31A365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ross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 river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21560082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“ross river”  </w:t>
            </w:r>
          </w:p>
        </w:tc>
        <w:tc>
          <w:tcPr>
            <w:tcW w:w="6030" w:type="dxa"/>
          </w:tcPr>
          <w:p w14:paraId="7B5E3225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ross river virus") OR 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ross river")</w:t>
            </w:r>
          </w:p>
        </w:tc>
      </w:tr>
      <w:tr w:rsidR="00DB211D" w:rsidRPr="00B40E3C" w14:paraId="0F365EEF" w14:textId="77777777" w:rsidTr="00392398">
        <w:tc>
          <w:tcPr>
            <w:tcW w:w="2605" w:type="dxa"/>
            <w:hideMark/>
          </w:tcPr>
          <w:p w14:paraId="6835232C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VEEV</w:t>
            </w:r>
          </w:p>
        </w:tc>
        <w:tc>
          <w:tcPr>
            <w:tcW w:w="4860" w:type="dxa"/>
          </w:tcPr>
          <w:p w14:paraId="59932E71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exp encephalomyelitis,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venezuel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equine/ or exp encephalitis virus,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venezuel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equine/ or 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venezuel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equine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".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kf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3600" w:type="dxa"/>
          </w:tcPr>
          <w:p w14:paraId="7E698E9F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venezuel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 equine"  </w:t>
            </w:r>
          </w:p>
        </w:tc>
        <w:tc>
          <w:tcPr>
            <w:tcW w:w="6030" w:type="dxa"/>
          </w:tcPr>
          <w:p w14:paraId="32916758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"encephalomyeliti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venezuelan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equine") OR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"encephalitis viru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venezuelan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equine") OR 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venezuelan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equine")</w:t>
            </w:r>
          </w:p>
        </w:tc>
      </w:tr>
      <w:tr w:rsidR="00DB211D" w:rsidRPr="00B40E3C" w14:paraId="4F9BCBF6" w14:textId="77777777" w:rsidTr="00392398">
        <w:tc>
          <w:tcPr>
            <w:tcW w:w="2605" w:type="dxa"/>
            <w:hideMark/>
          </w:tcPr>
          <w:p w14:paraId="33E4A0A3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ROV</w:t>
            </w:r>
          </w:p>
        </w:tc>
        <w:tc>
          <w:tcPr>
            <w:tcW w:w="4860" w:type="dxa"/>
          </w:tcPr>
          <w:p w14:paraId="64F34E53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ab/>
            </w: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Oropouche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. </w:t>
            </w:r>
          </w:p>
        </w:tc>
        <w:tc>
          <w:tcPr>
            <w:tcW w:w="3600" w:type="dxa"/>
          </w:tcPr>
          <w:p w14:paraId="6510C06F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“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oropouche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”  </w:t>
            </w:r>
          </w:p>
        </w:tc>
        <w:tc>
          <w:tcPr>
            <w:tcW w:w="6030" w:type="dxa"/>
          </w:tcPr>
          <w:p w14:paraId="4EB34CF2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TITLE-ABS-KEY 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(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ropouche</w:t>
            </w:r>
            <w:proofErr w:type="spellEnd"/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)</w:t>
            </w:r>
          </w:p>
        </w:tc>
      </w:tr>
      <w:tr w:rsidR="00DB211D" w:rsidRPr="00B40E3C" w14:paraId="796A1D8C" w14:textId="77777777" w:rsidTr="00392398">
        <w:tc>
          <w:tcPr>
            <w:tcW w:w="2605" w:type="dxa"/>
            <w:hideMark/>
          </w:tcPr>
          <w:p w14:paraId="26EC735C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RVFV</w:t>
            </w:r>
          </w:p>
        </w:tc>
        <w:tc>
          <w:tcPr>
            <w:tcW w:w="4860" w:type="dxa"/>
          </w:tcPr>
          <w:p w14:paraId="581265D7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exp rift valley fever/ or</w:t>
            </w:r>
          </w:p>
          <w:p w14:paraId="54D9C5A4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 exp rift valley fever virus/ or</w:t>
            </w:r>
          </w:p>
          <w:p w14:paraId="41800AEE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 "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rift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 valley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 w:cstheme="majorHAnsi"/>
                <w:sz w:val="20"/>
                <w:szCs w:val="20"/>
              </w:rPr>
              <w:t xml:space="preserve">. </w:t>
            </w:r>
          </w:p>
        </w:tc>
        <w:tc>
          <w:tcPr>
            <w:tcW w:w="3600" w:type="dxa"/>
          </w:tcPr>
          <w:p w14:paraId="68302AF2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“rift valley“ </w:t>
            </w:r>
          </w:p>
        </w:tc>
        <w:tc>
          <w:tcPr>
            <w:tcW w:w="6030" w:type="dxa"/>
          </w:tcPr>
          <w:p w14:paraId="1AEC61A1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"rift valley fever") OR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rift valley fever virus") OR 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rift valley")</w:t>
            </w:r>
          </w:p>
        </w:tc>
      </w:tr>
      <w:tr w:rsidR="00DB211D" w:rsidRPr="00B40E3C" w14:paraId="5FE00040" w14:textId="77777777" w:rsidTr="00392398">
        <w:tc>
          <w:tcPr>
            <w:tcW w:w="2605" w:type="dxa"/>
            <w:hideMark/>
          </w:tcPr>
          <w:p w14:paraId="76FC8FAC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OSV</w:t>
            </w:r>
          </w:p>
        </w:tc>
        <w:tc>
          <w:tcPr>
            <w:tcW w:w="4860" w:type="dxa"/>
          </w:tcPr>
          <w:p w14:paraId="5220B797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exp Sandfly fever 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Naples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virus/ or exp Phlebotomus Fever/ or exp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Phlebovirus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/ or "Toscana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".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kf</w:t>
            </w:r>
            <w:proofErr w:type="spellEnd"/>
          </w:p>
        </w:tc>
        <w:tc>
          <w:tcPr>
            <w:tcW w:w="3600" w:type="dxa"/>
          </w:tcPr>
          <w:p w14:paraId="4C2FEA4E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toscana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  </w:t>
            </w:r>
          </w:p>
        </w:tc>
        <w:tc>
          <w:tcPr>
            <w:tcW w:w="6030" w:type="dxa"/>
          </w:tcPr>
          <w:p w14:paraId="653C92FE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"sandfly fever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naples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virus") OR 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phlebotomus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fever") OR INDEXTERMS(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phlebovirus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") OR TITLE-ABS-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oscana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)</w:t>
            </w:r>
          </w:p>
        </w:tc>
      </w:tr>
      <w:tr w:rsidR="00DB211D" w:rsidRPr="00B40E3C" w14:paraId="0DADF47A" w14:textId="77777777" w:rsidTr="00392398">
        <w:tc>
          <w:tcPr>
            <w:tcW w:w="2605" w:type="dxa"/>
            <w:hideMark/>
          </w:tcPr>
          <w:p w14:paraId="2F767942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CCHFV</w:t>
            </w:r>
          </w:p>
        </w:tc>
        <w:tc>
          <w:tcPr>
            <w:tcW w:w="4860" w:type="dxa"/>
          </w:tcPr>
          <w:p w14:paraId="6F16A2EE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exp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hemorrhagic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fever virus,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crime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congo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/ or exp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hemorrhagic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fever,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crime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/ or 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crime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congo</w:t>
            </w:r>
            <w:proofErr w:type="spellEnd"/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".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,kf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>.</w:t>
            </w:r>
          </w:p>
          <w:p w14:paraId="52756904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  <w:lang w:eastAsia="en-AU"/>
              </w:rPr>
              <w:tab/>
            </w:r>
          </w:p>
        </w:tc>
        <w:tc>
          <w:tcPr>
            <w:tcW w:w="3600" w:type="dxa"/>
          </w:tcPr>
          <w:p w14:paraId="7D4A8F4C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“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crime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congo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”  </w:t>
            </w:r>
          </w:p>
        </w:tc>
        <w:tc>
          <w:tcPr>
            <w:tcW w:w="6030" w:type="dxa"/>
          </w:tcPr>
          <w:p w14:paraId="30685670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hemorrhagic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fever viru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rimean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ongo</w:t>
            </w:r>
            <w:proofErr w:type="spellEnd"/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hemorrhagic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fever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rimean</w:t>
            </w:r>
            <w:proofErr w:type="spellEnd"/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rimean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ongo</w:t>
            </w:r>
            <w:proofErr w:type="spellEnd"/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</w:p>
          <w:p w14:paraId="2DC8DC08" w14:textId="77777777" w:rsidR="00DB211D" w:rsidRPr="00AE6D4D" w:rsidRDefault="00DB211D" w:rsidP="00AE6D4D">
            <w:pPr>
              <w:rPr>
                <w:rFonts w:ascii="Arial Narrow" w:hAnsi="Arial Narrow"/>
                <w:sz w:val="20"/>
                <w:szCs w:val="20"/>
                <w:lang w:eastAsia="en-AU"/>
              </w:rPr>
            </w:pPr>
          </w:p>
        </w:tc>
      </w:tr>
      <w:tr w:rsidR="00DB211D" w:rsidRPr="00B40E3C" w14:paraId="3C249C2A" w14:textId="77777777" w:rsidTr="00392398">
        <w:tc>
          <w:tcPr>
            <w:tcW w:w="2605" w:type="dxa"/>
          </w:tcPr>
          <w:p w14:paraId="6588B06E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Rocio Virus</w:t>
            </w:r>
          </w:p>
        </w:tc>
        <w:tc>
          <w:tcPr>
            <w:tcW w:w="4860" w:type="dxa"/>
          </w:tcPr>
          <w:p w14:paraId="47E54A12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</w:t>
            </w:r>
            <w:proofErr w:type="spellStart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rocio</w:t>
            </w:r>
            <w:proofErr w:type="spellEnd"/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 virus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425773C6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rocio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 virus"  </w:t>
            </w:r>
          </w:p>
        </w:tc>
        <w:tc>
          <w:tcPr>
            <w:tcW w:w="6030" w:type="dxa"/>
          </w:tcPr>
          <w:p w14:paraId="3001479A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TITLE-ABS-KEY 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</w:rPr>
              <w:t>( "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>ROCIO VIRUS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</w:rPr>
              <w:t>" )</w:t>
            </w:r>
            <w:proofErr w:type="gramEnd"/>
          </w:p>
        </w:tc>
      </w:tr>
      <w:tr w:rsidR="00DB211D" w:rsidRPr="00B40E3C" w14:paraId="33D0005B" w14:textId="77777777" w:rsidTr="00392398">
        <w:tc>
          <w:tcPr>
            <w:tcW w:w="2605" w:type="dxa"/>
          </w:tcPr>
          <w:p w14:paraId="6387BA18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pondweni</w:t>
            </w:r>
            <w:proofErr w:type="spellEnd"/>
          </w:p>
        </w:tc>
        <w:tc>
          <w:tcPr>
            <w:tcW w:w="4860" w:type="dxa"/>
          </w:tcPr>
          <w:p w14:paraId="68FB0574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  <w:p w14:paraId="010D3213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pondweni</w:t>
            </w:r>
            <w:proofErr w:type="spellEnd"/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.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kf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3600" w:type="dxa"/>
          </w:tcPr>
          <w:p w14:paraId="7246AAD6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Spondweni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  </w:t>
            </w:r>
          </w:p>
        </w:tc>
        <w:tc>
          <w:tcPr>
            <w:tcW w:w="6030" w:type="dxa"/>
          </w:tcPr>
          <w:p w14:paraId="1C14CCD4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TLE-ABS-KEY(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pondweni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</w:t>
            </w:r>
          </w:p>
          <w:p w14:paraId="6502B469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</w:tr>
      <w:tr w:rsidR="00DB211D" w:rsidRPr="00B40E3C" w14:paraId="0E58DDB2" w14:textId="77777777" w:rsidTr="00392398">
        <w:tc>
          <w:tcPr>
            <w:tcW w:w="2605" w:type="dxa"/>
          </w:tcPr>
          <w:p w14:paraId="4DAA5F3A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urray Valley Encephalitis</w:t>
            </w:r>
          </w:p>
        </w:tc>
        <w:tc>
          <w:tcPr>
            <w:tcW w:w="4860" w:type="dxa"/>
          </w:tcPr>
          <w:p w14:paraId="1C140871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  <w:p w14:paraId="47949EC2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exp encephalitis viru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urray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valley/ or</w:t>
            </w:r>
          </w:p>
          <w:p w14:paraId="2B9B4BCC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</w:t>
            </w:r>
            <w:proofErr w:type="spellStart"/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urray</w:t>
            </w:r>
            <w:proofErr w:type="spellEnd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valley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.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kf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.</w:t>
            </w:r>
          </w:p>
        </w:tc>
        <w:tc>
          <w:tcPr>
            <w:tcW w:w="3600" w:type="dxa"/>
          </w:tcPr>
          <w:p w14:paraId="7FB7AA58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>XB "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murray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 valley"  </w:t>
            </w:r>
          </w:p>
        </w:tc>
        <w:tc>
          <w:tcPr>
            <w:tcW w:w="6030" w:type="dxa"/>
          </w:tcPr>
          <w:p w14:paraId="440EFEFC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encephalitis viru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urray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valley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urray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valley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</w:p>
        </w:tc>
      </w:tr>
      <w:tr w:rsidR="00DB211D" w:rsidRPr="00B40E3C" w14:paraId="7E6AAC29" w14:textId="77777777" w:rsidTr="00392398">
        <w:tc>
          <w:tcPr>
            <w:tcW w:w="2605" w:type="dxa"/>
          </w:tcPr>
          <w:p w14:paraId="023DA878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lastRenderedPageBreak/>
              <w:t>Saint Louis Encephalitis virus</w:t>
            </w:r>
          </w:p>
        </w:tc>
        <w:tc>
          <w:tcPr>
            <w:tcW w:w="4860" w:type="dxa"/>
          </w:tcPr>
          <w:p w14:paraId="1274BCEB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exp "Encephalitis, St. Louis"/ or</w:t>
            </w:r>
          </w:p>
          <w:p w14:paraId="23803521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exp "Encephalitis Virus, St. Louis"/ or ("saint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louis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encephalitis" or "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t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louis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encephalitis"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.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ab,cl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oa,kw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,kf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.</w:t>
            </w:r>
          </w:p>
          <w:p w14:paraId="0882EE7C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  <w:p w14:paraId="2203C711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00" w:type="dxa"/>
          </w:tcPr>
          <w:p w14:paraId="05F89D9D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saint 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</w:rPr>
              <w:t>louis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encephalitis OR XB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st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Fonts w:ascii="Arial Narrow" w:hAnsi="Arial Narrow"/>
                <w:sz w:val="20"/>
                <w:szCs w:val="20"/>
              </w:rPr>
              <w:t>louis</w:t>
            </w:r>
            <w:proofErr w:type="gramEnd"/>
            <w:r w:rsidRPr="00AE6D4D">
              <w:rPr>
                <w:rFonts w:ascii="Arial Narrow" w:hAnsi="Arial Narrow"/>
                <w:sz w:val="20"/>
                <w:szCs w:val="20"/>
              </w:rPr>
              <w:t xml:space="preserve"> encephalitis  </w:t>
            </w:r>
          </w:p>
        </w:tc>
        <w:tc>
          <w:tcPr>
            <w:tcW w:w="6030" w:type="dxa"/>
          </w:tcPr>
          <w:p w14:paraId="2DC3399F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encephalitis viru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t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louis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encephaliti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t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louis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saint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louis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encephalitis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t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louis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encephalitis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</w:p>
          <w:p w14:paraId="35865B55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</w:tr>
      <w:tr w:rsidR="00DB211D" w:rsidRPr="00B40E3C" w14:paraId="3C76245E" w14:textId="77777777" w:rsidTr="00392398">
        <w:tc>
          <w:tcPr>
            <w:tcW w:w="2605" w:type="dxa"/>
          </w:tcPr>
          <w:p w14:paraId="5D5B8A64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Powassan virus</w:t>
            </w:r>
          </w:p>
        </w:tc>
        <w:tc>
          <w:tcPr>
            <w:tcW w:w="4860" w:type="dxa"/>
          </w:tcPr>
          <w:p w14:paraId="1BD914F1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powassan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720529A1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powassan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  </w:t>
            </w:r>
          </w:p>
        </w:tc>
        <w:tc>
          <w:tcPr>
            <w:tcW w:w="6030" w:type="dxa"/>
          </w:tcPr>
          <w:p w14:paraId="4B1AFBA6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powassan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</w:t>
            </w:r>
          </w:p>
          <w:p w14:paraId="6534FA60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</w:tr>
      <w:tr w:rsidR="00DB211D" w:rsidRPr="00B40E3C" w14:paraId="4CB70756" w14:textId="77777777" w:rsidTr="00392398">
        <w:tc>
          <w:tcPr>
            <w:tcW w:w="2605" w:type="dxa"/>
          </w:tcPr>
          <w:p w14:paraId="1B5E0EC8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Eastern Equine Encephalitis virus</w:t>
            </w:r>
          </w:p>
        </w:tc>
        <w:tc>
          <w:tcPr>
            <w:tcW w:w="4860" w:type="dxa"/>
          </w:tcPr>
          <w:p w14:paraId="0269BFF7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exp encephalomyelitis, eastern equine/ or</w:t>
            </w:r>
          </w:p>
          <w:p w14:paraId="2DF607C6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exp encephalitis virus, eastern equine/ or</w:t>
            </w:r>
          </w:p>
          <w:p w14:paraId="529514BE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eastern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 equine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  <w:p w14:paraId="3C499763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00" w:type="dxa"/>
          </w:tcPr>
          <w:p w14:paraId="6E418D0D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(MH "Eastern Equine Encephalomyelitis") OR XB "eastern equine"  </w:t>
            </w:r>
          </w:p>
        </w:tc>
        <w:tc>
          <w:tcPr>
            <w:tcW w:w="6030" w:type="dxa"/>
          </w:tcPr>
          <w:p w14:paraId="63CD0EA0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encephalomyelitis, eastern equin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encephalitis virus, eastern equin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eastern equin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</w:p>
        </w:tc>
      </w:tr>
      <w:tr w:rsidR="00DB211D" w:rsidRPr="00B40E3C" w14:paraId="109B3184" w14:textId="77777777" w:rsidTr="00392398">
        <w:tc>
          <w:tcPr>
            <w:tcW w:w="2605" w:type="dxa"/>
          </w:tcPr>
          <w:p w14:paraId="24A147B5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ayaro</w:t>
            </w:r>
          </w:p>
        </w:tc>
        <w:tc>
          <w:tcPr>
            <w:tcW w:w="4860" w:type="dxa"/>
          </w:tcPr>
          <w:tbl>
            <w:tblPr>
              <w:tblW w:w="0" w:type="auto"/>
              <w:tblCellSpacing w:w="0" w:type="dxa"/>
              <w:tblCellMar>
                <w:top w:w="45" w:type="dxa"/>
                <w:left w:w="45" w:type="dxa"/>
                <w:bottom w:w="45" w:type="dxa"/>
                <w:right w:w="45" w:type="dxa"/>
              </w:tblCellMar>
              <w:tblLook w:val="04A0" w:firstRow="1" w:lastRow="0" w:firstColumn="1" w:lastColumn="0" w:noHBand="0" w:noVBand="1"/>
            </w:tblPr>
            <w:tblGrid>
              <w:gridCol w:w="1966"/>
            </w:tblGrid>
            <w:tr w:rsidR="00DB211D" w:rsidRPr="00AE6D4D" w14:paraId="33F894E9" w14:textId="77777777" w:rsidTr="00392398">
              <w:trPr>
                <w:tblCellSpacing w:w="0" w:type="dxa"/>
              </w:trPr>
              <w:tc>
                <w:tcPr>
                  <w:tcW w:w="0" w:type="auto"/>
                  <w:vAlign w:val="center"/>
                  <w:hideMark/>
                </w:tcPr>
                <w:p w14:paraId="5A48BFF2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"</w:t>
                  </w:r>
                  <w:proofErr w:type="spell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mayaro</w:t>
                  </w:r>
                  <w:proofErr w:type="spellEnd"/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".</w:t>
                  </w:r>
                  <w:proofErr w:type="spell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ti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ab,cl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oa,kw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kf</w:t>
                  </w:r>
                  <w:proofErr w:type="spell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.</w:t>
                  </w:r>
                </w:p>
              </w:tc>
            </w:tr>
          </w:tbl>
          <w:p w14:paraId="62757AFF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00" w:type="dxa"/>
          </w:tcPr>
          <w:p w14:paraId="4FFC65FF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XB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ayaro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 </w:t>
            </w:r>
          </w:p>
        </w:tc>
        <w:tc>
          <w:tcPr>
            <w:tcW w:w="6030" w:type="dxa"/>
          </w:tcPr>
          <w:p w14:paraId="20E1CDEB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ayaro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</w:t>
            </w:r>
          </w:p>
          <w:p w14:paraId="11A56187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</w:tr>
      <w:tr w:rsidR="00DB211D" w:rsidRPr="00B40E3C" w14:paraId="6CEB6497" w14:textId="77777777" w:rsidTr="00392398">
        <w:tc>
          <w:tcPr>
            <w:tcW w:w="2605" w:type="dxa"/>
          </w:tcPr>
          <w:p w14:paraId="2CC754A5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adariaga</w:t>
            </w:r>
          </w:p>
        </w:tc>
        <w:tc>
          <w:tcPr>
            <w:tcW w:w="4860" w:type="dxa"/>
          </w:tcPr>
          <w:p w14:paraId="7607008D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madariaga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05AD0D6C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madariaga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  </w:t>
            </w:r>
          </w:p>
        </w:tc>
        <w:tc>
          <w:tcPr>
            <w:tcW w:w="6030" w:type="dxa"/>
          </w:tcPr>
          <w:p w14:paraId="5AE8A6CC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madariaga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</w:t>
            </w:r>
          </w:p>
          <w:p w14:paraId="2A53D3A7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</w:tr>
      <w:tr w:rsidR="00DB211D" w:rsidRPr="00B40E3C" w14:paraId="7D2215F4" w14:textId="77777777" w:rsidTr="00392398">
        <w:tc>
          <w:tcPr>
            <w:tcW w:w="2605" w:type="dxa"/>
          </w:tcPr>
          <w:p w14:paraId="1D7ED42B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proofErr w:type="spellStart"/>
            <w:r w:rsidRPr="00AE6D4D">
              <w:rPr>
                <w:rFonts w:ascii="Arial Narrow" w:hAnsi="Arial Narrow" w:cs="Calibri"/>
                <w:sz w:val="20"/>
                <w:szCs w:val="20"/>
              </w:rPr>
              <w:t>O'nyong'nyong</w:t>
            </w:r>
            <w:proofErr w:type="spellEnd"/>
            <w:r w:rsidRPr="00AE6D4D">
              <w:rPr>
                <w:rFonts w:ascii="Arial Narrow" w:hAnsi="Arial Narrow" w:cs="Calibri"/>
                <w:sz w:val="20"/>
                <w:szCs w:val="20"/>
              </w:rPr>
              <w:t xml:space="preserve"> </w:t>
            </w:r>
          </w:p>
        </w:tc>
        <w:tc>
          <w:tcPr>
            <w:tcW w:w="4860" w:type="dxa"/>
          </w:tcPr>
          <w:p w14:paraId="259E2AE6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exp 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'nyong-nyong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 Virus/ or "O'nyong'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nyong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 or "O'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nyong-nyong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 or "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'nyong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 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nyong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3FE072A6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XB “</w:t>
            </w:r>
            <w:proofErr w:type="spellStart"/>
            <w:r w:rsidRPr="00AE6D4D">
              <w:rPr>
                <w:rFonts w:ascii="Arial Narrow" w:hAnsi="Arial Narrow" w:cs="Calibri"/>
                <w:sz w:val="20"/>
                <w:szCs w:val="20"/>
              </w:rPr>
              <w:t>O'nyong'nyong</w:t>
            </w:r>
            <w:proofErr w:type="spellEnd"/>
            <w:r w:rsidRPr="00AE6D4D">
              <w:rPr>
                <w:rFonts w:ascii="Arial Narrow" w:hAnsi="Arial Narrow" w:cs="Calibri"/>
                <w:sz w:val="20"/>
                <w:szCs w:val="20"/>
              </w:rPr>
              <w:t>” OR XB "</w:t>
            </w:r>
            <w:proofErr w:type="spellStart"/>
            <w:r w:rsidRPr="00AE6D4D">
              <w:rPr>
                <w:rFonts w:ascii="Arial Narrow" w:hAnsi="Arial Narrow" w:cs="Calibri"/>
                <w:sz w:val="20"/>
                <w:szCs w:val="20"/>
              </w:rPr>
              <w:t>O'nyong-nyong</w:t>
            </w:r>
            <w:proofErr w:type="spellEnd"/>
            <w:r w:rsidRPr="00AE6D4D">
              <w:rPr>
                <w:rFonts w:ascii="Arial Narrow" w:hAnsi="Arial Narrow" w:cs="Calibri"/>
                <w:sz w:val="20"/>
                <w:szCs w:val="20"/>
              </w:rPr>
              <w:t xml:space="preserve">" OR </w:t>
            </w:r>
            <w:r w:rsidRPr="00AE6D4D">
              <w:rPr>
                <w:rFonts w:ascii="Arial Narrow" w:hAnsi="Arial Narrow" w:cs="Calibri"/>
                <w:sz w:val="20"/>
                <w:szCs w:val="20"/>
              </w:rPr>
              <w:tab/>
              <w:t>XB "</w:t>
            </w:r>
            <w:proofErr w:type="spellStart"/>
            <w:r w:rsidRPr="00AE6D4D">
              <w:rPr>
                <w:rFonts w:ascii="Arial Narrow" w:hAnsi="Arial Narrow" w:cs="Calibri"/>
                <w:sz w:val="20"/>
                <w:szCs w:val="20"/>
              </w:rPr>
              <w:t>O'nyong</w:t>
            </w:r>
            <w:proofErr w:type="spellEnd"/>
            <w:r w:rsidRPr="00AE6D4D">
              <w:rPr>
                <w:rFonts w:ascii="Arial Narrow" w:hAnsi="Arial Narrow" w:cs="Calibri"/>
                <w:sz w:val="20"/>
                <w:szCs w:val="20"/>
              </w:rPr>
              <w:t xml:space="preserve"> </w:t>
            </w:r>
            <w:proofErr w:type="spellStart"/>
            <w:r w:rsidRPr="00AE6D4D">
              <w:rPr>
                <w:rFonts w:ascii="Arial Narrow" w:hAnsi="Arial Narrow" w:cs="Calibri"/>
                <w:sz w:val="20"/>
                <w:szCs w:val="20"/>
              </w:rPr>
              <w:t>nyong</w:t>
            </w:r>
            <w:proofErr w:type="spellEnd"/>
            <w:r w:rsidRPr="00AE6D4D">
              <w:rPr>
                <w:rFonts w:ascii="Arial Narrow" w:hAnsi="Arial Narrow" w:cs="Calibri"/>
                <w:sz w:val="20"/>
                <w:szCs w:val="20"/>
              </w:rPr>
              <w:t>"</w:t>
            </w:r>
          </w:p>
        </w:tc>
        <w:tc>
          <w:tcPr>
            <w:tcW w:w="6030" w:type="dxa"/>
          </w:tcPr>
          <w:p w14:paraId="209B33E2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o'nyong-nyong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virus") OR 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"o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nyong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nyong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) OR 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o'nyong-nyong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 OR 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o'nyong'nyong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</w:t>
            </w:r>
          </w:p>
        </w:tc>
      </w:tr>
      <w:tr w:rsidR="00DB211D" w:rsidRPr="00B40E3C" w14:paraId="09B869E9" w14:textId="77777777" w:rsidTr="00392398">
        <w:tc>
          <w:tcPr>
            <w:tcW w:w="2605" w:type="dxa"/>
          </w:tcPr>
          <w:p w14:paraId="1FB11BF7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Western Equine Encephalitis Virus</w:t>
            </w:r>
          </w:p>
        </w:tc>
        <w:tc>
          <w:tcPr>
            <w:tcW w:w="4860" w:type="dxa"/>
          </w:tcPr>
          <w:tbl>
            <w:tblPr>
              <w:tblW w:w="0" w:type="auto"/>
              <w:tblCellSpacing w:w="0" w:type="dxa"/>
              <w:tblCellMar>
                <w:top w:w="45" w:type="dxa"/>
                <w:left w:w="45" w:type="dxa"/>
                <w:bottom w:w="45" w:type="dxa"/>
                <w:right w:w="45" w:type="dxa"/>
              </w:tblCellMar>
              <w:tblLook w:val="04A0" w:firstRow="1" w:lastRow="0" w:firstColumn="1" w:lastColumn="0" w:noHBand="0" w:noVBand="1"/>
            </w:tblPr>
            <w:tblGrid>
              <w:gridCol w:w="96"/>
              <w:gridCol w:w="3145"/>
            </w:tblGrid>
            <w:tr w:rsidR="00DB211D" w:rsidRPr="00AE6D4D" w14:paraId="7FCE40A8" w14:textId="77777777" w:rsidTr="00392398">
              <w:trPr>
                <w:tblCellSpacing w:w="0" w:type="dxa"/>
              </w:trPr>
              <w:tc>
                <w:tcPr>
                  <w:tcW w:w="0" w:type="auto"/>
                  <w:vAlign w:val="center"/>
                  <w:hideMark/>
                </w:tcPr>
                <w:p w14:paraId="688AA2FA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0" w:type="auto"/>
                  <w:vAlign w:val="center"/>
                  <w:hideMark/>
                </w:tcPr>
                <w:p w14:paraId="299B3F44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exp encephalitis virus, western equine/ or</w:t>
                  </w:r>
                </w:p>
                <w:p w14:paraId="43D6E380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exp encephalomyelitis, western equine/ or</w:t>
                  </w:r>
                </w:p>
                <w:p w14:paraId="25E29080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"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western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 xml:space="preserve"> equine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".</w:t>
                  </w:r>
                  <w:proofErr w:type="spell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ti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ab,cl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oa,kw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kf</w:t>
                  </w:r>
                  <w:proofErr w:type="spell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.</w:t>
                  </w:r>
                </w:p>
              </w:tc>
            </w:tr>
          </w:tbl>
          <w:p w14:paraId="26937C25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00" w:type="dxa"/>
          </w:tcPr>
          <w:p w14:paraId="030E6EE3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"western equine"  </w:t>
            </w:r>
          </w:p>
        </w:tc>
        <w:tc>
          <w:tcPr>
            <w:tcW w:w="6030" w:type="dxa"/>
          </w:tcPr>
          <w:p w14:paraId="5BC0ACF7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encephalitis virus, western equin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encephalomyelitis, western equin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western equin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</w:p>
        </w:tc>
      </w:tr>
      <w:tr w:rsidR="00DB211D" w:rsidRPr="00B40E3C" w14:paraId="1FD26B10" w14:textId="77777777" w:rsidTr="00392398">
        <w:tc>
          <w:tcPr>
            <w:tcW w:w="2605" w:type="dxa"/>
          </w:tcPr>
          <w:p w14:paraId="02C3C286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indbis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Virus</w:t>
            </w:r>
          </w:p>
        </w:tc>
        <w:tc>
          <w:tcPr>
            <w:tcW w:w="4860" w:type="dxa"/>
          </w:tcPr>
          <w:tbl>
            <w:tblPr>
              <w:tblW w:w="0" w:type="auto"/>
              <w:tblCellSpacing w:w="0" w:type="dxa"/>
              <w:tblCellMar>
                <w:top w:w="45" w:type="dxa"/>
                <w:left w:w="45" w:type="dxa"/>
                <w:bottom w:w="45" w:type="dxa"/>
                <w:right w:w="45" w:type="dxa"/>
              </w:tblCellMar>
              <w:tblLook w:val="04A0" w:firstRow="1" w:lastRow="0" w:firstColumn="1" w:lastColumn="0" w:noHBand="0" w:noVBand="1"/>
            </w:tblPr>
            <w:tblGrid>
              <w:gridCol w:w="96"/>
              <w:gridCol w:w="3425"/>
            </w:tblGrid>
            <w:tr w:rsidR="00DB211D" w:rsidRPr="00AE6D4D" w14:paraId="009AD897" w14:textId="77777777" w:rsidTr="00392398">
              <w:trPr>
                <w:tblCellSpacing w:w="0" w:type="dxa"/>
              </w:trPr>
              <w:tc>
                <w:tcPr>
                  <w:tcW w:w="0" w:type="auto"/>
                  <w:vAlign w:val="center"/>
                  <w:hideMark/>
                </w:tcPr>
                <w:p w14:paraId="2B0A4EF8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0" w:type="auto"/>
                  <w:vAlign w:val="center"/>
                  <w:hideMark/>
                </w:tcPr>
                <w:p w14:paraId="45845417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 xml:space="preserve">exp </w:t>
                  </w:r>
                  <w:proofErr w:type="spell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sindbis</w:t>
                  </w:r>
                  <w:proofErr w:type="spell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 xml:space="preserve"> virus/ or "</w:t>
                  </w:r>
                  <w:proofErr w:type="spell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sindbis</w:t>
                  </w:r>
                  <w:proofErr w:type="spellEnd"/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".</w:t>
                  </w:r>
                  <w:proofErr w:type="spell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ti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ab,cl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oa,kw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kf</w:t>
                  </w:r>
                  <w:proofErr w:type="spell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.</w:t>
                  </w:r>
                </w:p>
              </w:tc>
            </w:tr>
          </w:tbl>
          <w:p w14:paraId="4F73D15A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00" w:type="dxa"/>
          </w:tcPr>
          <w:p w14:paraId="293341E4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Sindbis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  </w:t>
            </w:r>
          </w:p>
        </w:tc>
        <w:tc>
          <w:tcPr>
            <w:tcW w:w="6030" w:type="dxa"/>
          </w:tcPr>
          <w:p w14:paraId="2E737EC1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indbis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virus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(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indbis</w:t>
            </w:r>
            <w:proofErr w:type="spellEnd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)</w:t>
            </w:r>
          </w:p>
        </w:tc>
      </w:tr>
      <w:tr w:rsidR="00DB211D" w:rsidRPr="00B40E3C" w14:paraId="5E89F9F7" w14:textId="77777777" w:rsidTr="00392398">
        <w:tc>
          <w:tcPr>
            <w:tcW w:w="2605" w:type="dxa"/>
          </w:tcPr>
          <w:p w14:paraId="6661FA16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Barmah Forest Virus</w:t>
            </w:r>
          </w:p>
        </w:tc>
        <w:tc>
          <w:tcPr>
            <w:tcW w:w="4860" w:type="dxa"/>
          </w:tcPr>
          <w:p w14:paraId="57C3FD73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barmah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14DF0E5B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barmah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  </w:t>
            </w:r>
          </w:p>
        </w:tc>
        <w:tc>
          <w:tcPr>
            <w:tcW w:w="6030" w:type="dxa"/>
          </w:tcPr>
          <w:p w14:paraId="4C3669E9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barmah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</w:t>
            </w:r>
          </w:p>
        </w:tc>
      </w:tr>
      <w:tr w:rsidR="00DB211D" w:rsidRPr="00B40E3C" w14:paraId="283D22A6" w14:textId="77777777" w:rsidTr="00392398">
        <w:tc>
          <w:tcPr>
            <w:tcW w:w="2605" w:type="dxa"/>
          </w:tcPr>
          <w:p w14:paraId="6E476F44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alifornia Encephalitis Virus</w:t>
            </w:r>
          </w:p>
        </w:tc>
        <w:tc>
          <w:tcPr>
            <w:tcW w:w="4860" w:type="dxa"/>
          </w:tcPr>
          <w:p w14:paraId="45846B2E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  <w:p w14:paraId="041097B6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exp encephalitis, 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california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/ or</w:t>
            </w:r>
          </w:p>
          <w:p w14:paraId="0B98C5FC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exp encephalitis virus, 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california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/ or</w:t>
            </w:r>
          </w:p>
          <w:p w14:paraId="7EF0161B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</w:t>
            </w:r>
            <w:proofErr w:type="spellStart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california</w:t>
            </w:r>
            <w:proofErr w:type="spellEnd"/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 xml:space="preserve"> encephalitis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5B8D0789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  <w:p w14:paraId="4C670B2E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  <w:tbl>
            <w:tblPr>
              <w:tblW w:w="0" w:type="auto"/>
              <w:tblCellSpacing w:w="0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36"/>
              <w:gridCol w:w="2025"/>
            </w:tblGrid>
            <w:tr w:rsidR="00DB211D" w:rsidRPr="00AE6D4D" w14:paraId="533D8D60" w14:textId="77777777" w:rsidTr="00392398">
              <w:trPr>
                <w:tblCellSpacing w:w="0" w:type="dxa"/>
              </w:trPr>
              <w:tc>
                <w:tcPr>
                  <w:tcW w:w="0" w:type="auto"/>
                  <w:vAlign w:val="center"/>
                  <w:hideMark/>
                </w:tcPr>
                <w:p w14:paraId="2824B995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0" w:type="auto"/>
                  <w:vAlign w:val="center"/>
                  <w:hideMark/>
                </w:tcPr>
                <w:p w14:paraId="23F042C0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XB "</w:t>
                  </w:r>
                  <w:proofErr w:type="spell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california</w:t>
                  </w:r>
                  <w:proofErr w:type="spell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 xml:space="preserve"> encephalitis"  </w:t>
                  </w:r>
                </w:p>
              </w:tc>
            </w:tr>
          </w:tbl>
          <w:p w14:paraId="7B657C9B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  <w:tc>
          <w:tcPr>
            <w:tcW w:w="6030" w:type="dxa"/>
          </w:tcPr>
          <w:p w14:paraId="7F6A3340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encephaliti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alifornia</w:t>
            </w:r>
            <w:proofErr w:type="spellEnd"/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encephalitis virus, </w:t>
            </w:r>
            <w:proofErr w:type="spell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alifornia</w:t>
            </w:r>
            <w:proofErr w:type="spellEnd"/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alifornia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encephalitis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</w:p>
        </w:tc>
      </w:tr>
      <w:tr w:rsidR="00DB211D" w:rsidRPr="00B40E3C" w14:paraId="2035009B" w14:textId="77777777" w:rsidTr="00392398">
        <w:tc>
          <w:tcPr>
            <w:tcW w:w="2605" w:type="dxa"/>
          </w:tcPr>
          <w:p w14:paraId="4C6712A5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La Crosse Virus</w:t>
            </w:r>
          </w:p>
        </w:tc>
        <w:tc>
          <w:tcPr>
            <w:tcW w:w="4860" w:type="dxa"/>
          </w:tcPr>
          <w:p w14:paraId="294323B4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  <w:tbl>
            <w:tblPr>
              <w:tblW w:w="0" w:type="auto"/>
              <w:tblCellSpacing w:w="0" w:type="dxa"/>
              <w:tblCellMar>
                <w:top w:w="45" w:type="dxa"/>
                <w:left w:w="45" w:type="dxa"/>
                <w:bottom w:w="45" w:type="dxa"/>
                <w:right w:w="45" w:type="dxa"/>
              </w:tblCellMar>
              <w:tblLook w:val="04A0" w:firstRow="1" w:lastRow="0" w:firstColumn="1" w:lastColumn="0" w:noHBand="0" w:noVBand="1"/>
            </w:tblPr>
            <w:tblGrid>
              <w:gridCol w:w="96"/>
              <w:gridCol w:w="2076"/>
            </w:tblGrid>
            <w:tr w:rsidR="00DB211D" w:rsidRPr="00AE6D4D" w14:paraId="39BD8D35" w14:textId="77777777" w:rsidTr="00392398">
              <w:trPr>
                <w:tblCellSpacing w:w="0" w:type="dxa"/>
              </w:trPr>
              <w:tc>
                <w:tcPr>
                  <w:tcW w:w="0" w:type="auto"/>
                  <w:vAlign w:val="center"/>
                  <w:hideMark/>
                </w:tcPr>
                <w:p w14:paraId="0FBD691D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0" w:type="auto"/>
                  <w:vAlign w:val="center"/>
                  <w:hideMark/>
                </w:tcPr>
                <w:p w14:paraId="70764444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exp la crosse virus/ or</w:t>
                  </w:r>
                </w:p>
                <w:p w14:paraId="0425D087" w14:textId="77777777" w:rsidR="00DB211D" w:rsidRPr="00AE6D4D" w:rsidRDefault="00DB211D" w:rsidP="00AE6D4D">
                  <w:pPr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"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la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 xml:space="preserve"> crosse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".</w:t>
                  </w:r>
                  <w:proofErr w:type="spell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ti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ab,cl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oa,kw</w:t>
                  </w:r>
                  <w:proofErr w:type="gram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,kf</w:t>
                  </w:r>
                  <w:proofErr w:type="spellEnd"/>
                  <w:r w:rsidRPr="00AE6D4D">
                    <w:rPr>
                      <w:rFonts w:ascii="Arial Narrow" w:hAnsi="Arial Narrow" w:cs="Times New Roman"/>
                      <w:sz w:val="20"/>
                      <w:szCs w:val="20"/>
                      <w:lang w:eastAsia="en-AU"/>
                    </w:rPr>
                    <w:t>.</w:t>
                  </w:r>
                </w:p>
              </w:tc>
            </w:tr>
          </w:tbl>
          <w:p w14:paraId="37DEECA4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00" w:type="dxa"/>
          </w:tcPr>
          <w:p w14:paraId="7E2926DE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"la crosse"  </w:t>
            </w:r>
          </w:p>
        </w:tc>
        <w:tc>
          <w:tcPr>
            <w:tcW w:w="6030" w:type="dxa"/>
          </w:tcPr>
          <w:p w14:paraId="0BC503F2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INDEXTERMS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la crosse virus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la cross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</w:p>
        </w:tc>
      </w:tr>
      <w:tr w:rsidR="00DB211D" w:rsidRPr="00B40E3C" w14:paraId="0D8C0685" w14:textId="77777777" w:rsidTr="00392398">
        <w:tc>
          <w:tcPr>
            <w:tcW w:w="2605" w:type="dxa"/>
          </w:tcPr>
          <w:p w14:paraId="2C64FBCC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FTS virus</w:t>
            </w:r>
          </w:p>
        </w:tc>
        <w:tc>
          <w:tcPr>
            <w:tcW w:w="4860" w:type="dxa"/>
          </w:tcPr>
          <w:p w14:paraId="391C9182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exp Severe Fever with Thrombocytopenia Syndrome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/  OR</w:t>
            </w:r>
            <w:proofErr w:type="gramEnd"/>
          </w:p>
          <w:p w14:paraId="1806FE3F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</w:p>
          <w:p w14:paraId="5F547E71" w14:textId="77777777" w:rsidR="00DB211D" w:rsidRPr="00AE6D4D" w:rsidRDefault="00DB211D" w:rsidP="00AE6D4D">
            <w:pPr>
              <w:rPr>
                <w:rStyle w:val="searchhistory-search-term"/>
                <w:rFonts w:ascii="Arial Narrow" w:hAnsi="Arial Narrow"/>
                <w:sz w:val="20"/>
                <w:szCs w:val="20"/>
              </w:rPr>
            </w:pPr>
          </w:p>
          <w:p w14:paraId="4783A0CC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lastRenderedPageBreak/>
              <w:t>("severe fever with thrombocytopenia syndrome" or "severe fever thrombocytopenia syndrome" or "severe febrile thrombocytopenia syndrome"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)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1FBC9398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lastRenderedPageBreak/>
              <w:t xml:space="preserve">(MH "Severe Fever with Thrombocytopenia Syndrome") OR XB "severe fever with thrombocytopenia syndrome" OR XB "severe </w:t>
            </w:r>
            <w:r w:rsidRPr="00AE6D4D">
              <w:rPr>
                <w:rFonts w:ascii="Arial Narrow" w:hAnsi="Arial Narrow"/>
                <w:sz w:val="20"/>
                <w:szCs w:val="20"/>
              </w:rPr>
              <w:lastRenderedPageBreak/>
              <w:t xml:space="preserve">fever thrombocytopenia syndrome" OR XB "severe febrile thrombocytopenia syndrome"  </w:t>
            </w:r>
          </w:p>
        </w:tc>
        <w:tc>
          <w:tcPr>
            <w:tcW w:w="6030" w:type="dxa"/>
          </w:tcPr>
          <w:p w14:paraId="2076EDC3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lastRenderedPageBreak/>
              <w:t>( TITLE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evere fever with thrombocytopenia syndrom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evere fever thrombocytopenia syndrom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OR TITLE-ABS-</w:t>
            </w: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lastRenderedPageBreak/>
              <w:t xml:space="preserve">KEY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evere febrile thrombocytopenia syndrom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) OR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INDEXTERMS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( "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severe fever with thrombocytopenia syndrome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" )</w:t>
            </w:r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 xml:space="preserve"> )</w:t>
            </w:r>
          </w:p>
        </w:tc>
      </w:tr>
      <w:tr w:rsidR="00DB211D" w:rsidRPr="00EC374C" w14:paraId="70568B7E" w14:textId="77777777" w:rsidTr="00392398">
        <w:tc>
          <w:tcPr>
            <w:tcW w:w="2605" w:type="dxa"/>
          </w:tcPr>
          <w:p w14:paraId="4FE2C407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proofErr w:type="spellStart"/>
            <w:r w:rsidRPr="00AE6D4D">
              <w:rPr>
                <w:rFonts w:ascii="Arial Narrow" w:hAnsi="Arial Narrow" w:cs="Calibri"/>
                <w:sz w:val="20"/>
                <w:szCs w:val="20"/>
              </w:rPr>
              <w:lastRenderedPageBreak/>
              <w:t>Chandipura</w:t>
            </w:r>
            <w:proofErr w:type="spellEnd"/>
            <w:r w:rsidRPr="00AE6D4D">
              <w:rPr>
                <w:rFonts w:ascii="Arial Narrow" w:hAnsi="Arial Narrow" w:cs="Calibri"/>
                <w:sz w:val="20"/>
                <w:szCs w:val="20"/>
              </w:rPr>
              <w:t xml:space="preserve"> virus</w:t>
            </w:r>
          </w:p>
        </w:tc>
        <w:tc>
          <w:tcPr>
            <w:tcW w:w="4860" w:type="dxa"/>
          </w:tcPr>
          <w:p w14:paraId="498724B9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chandipura</w:t>
            </w:r>
            <w:proofErr w:type="spellEnd"/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".</w:t>
            </w:r>
            <w:proofErr w:type="spell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ti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ab,cl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</w:t>
            </w:r>
            <w:proofErr w:type="gramStart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oa,kw</w:t>
            </w:r>
            <w:proofErr w:type="gram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,kf</w:t>
            </w:r>
            <w:proofErr w:type="spellEnd"/>
            <w:r w:rsidRPr="00AE6D4D">
              <w:rPr>
                <w:rStyle w:val="searchhistory-search-term"/>
                <w:rFonts w:ascii="Arial Narrow" w:hAnsi="Arial Narrow"/>
                <w:sz w:val="20"/>
                <w:szCs w:val="20"/>
              </w:rPr>
              <w:t>.</w:t>
            </w:r>
          </w:p>
        </w:tc>
        <w:tc>
          <w:tcPr>
            <w:tcW w:w="3600" w:type="dxa"/>
          </w:tcPr>
          <w:p w14:paraId="6098A16D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/>
                <w:sz w:val="20"/>
                <w:szCs w:val="20"/>
              </w:rPr>
              <w:t xml:space="preserve">XB </w:t>
            </w:r>
            <w:proofErr w:type="spellStart"/>
            <w:r w:rsidRPr="00AE6D4D">
              <w:rPr>
                <w:rFonts w:ascii="Arial Narrow" w:hAnsi="Arial Narrow"/>
                <w:sz w:val="20"/>
                <w:szCs w:val="20"/>
              </w:rPr>
              <w:t>chandipura</w:t>
            </w:r>
            <w:proofErr w:type="spellEnd"/>
            <w:r w:rsidRPr="00AE6D4D">
              <w:rPr>
                <w:rFonts w:ascii="Arial Narrow" w:hAnsi="Arial Narrow"/>
                <w:sz w:val="20"/>
                <w:szCs w:val="20"/>
              </w:rPr>
              <w:t xml:space="preserve">  </w:t>
            </w:r>
          </w:p>
        </w:tc>
        <w:tc>
          <w:tcPr>
            <w:tcW w:w="6030" w:type="dxa"/>
          </w:tcPr>
          <w:p w14:paraId="5A75B2BB" w14:textId="77777777" w:rsidR="00DB211D" w:rsidRPr="00AE6D4D" w:rsidRDefault="00DB211D" w:rsidP="00AE6D4D">
            <w:pPr>
              <w:rPr>
                <w:rFonts w:ascii="Arial Narrow" w:hAnsi="Arial Narrow" w:cs="Times New Roman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TITLE-ABS-</w:t>
            </w:r>
            <w:proofErr w:type="gramStart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KEY(</w:t>
            </w:r>
            <w:proofErr w:type="spellStart"/>
            <w:proofErr w:type="gram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chandipura</w:t>
            </w:r>
            <w:proofErr w:type="spellEnd"/>
            <w:r w:rsidRPr="00AE6D4D">
              <w:rPr>
                <w:rFonts w:ascii="Arial Narrow" w:hAnsi="Arial Narrow" w:cs="Times New Roman"/>
                <w:sz w:val="20"/>
                <w:szCs w:val="20"/>
                <w:lang w:eastAsia="en-AU"/>
              </w:rPr>
              <w:t>)</w:t>
            </w:r>
          </w:p>
        </w:tc>
      </w:tr>
    </w:tbl>
    <w:p w14:paraId="43325FA1" w14:textId="77777777" w:rsidR="00DB211D" w:rsidRDefault="00DB211D" w:rsidP="00DB211D">
      <w:pPr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*</w:t>
      </w:r>
      <w:r>
        <w:rPr>
          <w:rFonts w:ascii="Calibri" w:hAnsi="Calibri" w:cs="Calibri"/>
        </w:rPr>
        <w:t>SFTS virus (Severe Fever with Thrombocytopenia Syndrome virus</w:t>
      </w:r>
    </w:p>
    <w:p w14:paraId="7E8B6AE4" w14:textId="77777777" w:rsidR="00DB211D" w:rsidRDefault="00DB211D" w:rsidP="00DB211D">
      <w:pPr>
        <w:rPr>
          <w:rFonts w:ascii="Arial" w:hAnsi="Arial" w:cs="Arial"/>
          <w:i/>
          <w:iCs/>
          <w:sz w:val="24"/>
          <w:szCs w:val="24"/>
        </w:rPr>
      </w:pPr>
    </w:p>
    <w:p w14:paraId="4590B100" w14:textId="77777777" w:rsidR="00DB211D" w:rsidRDefault="00DB211D" w:rsidP="00DB211D">
      <w:pPr>
        <w:rPr>
          <w:rFonts w:ascii="Arial" w:hAnsi="Arial" w:cs="Arial"/>
          <w:i/>
          <w:iCs/>
          <w:sz w:val="24"/>
          <w:szCs w:val="24"/>
        </w:rPr>
      </w:pPr>
    </w:p>
    <w:p w14:paraId="193C0C56" w14:textId="77777777" w:rsidR="00661410" w:rsidRDefault="00661410" w:rsidP="00DB211D">
      <w:pPr>
        <w:rPr>
          <w:rFonts w:ascii="Arial" w:hAnsi="Arial" w:cs="Arial"/>
          <w:i/>
          <w:iCs/>
          <w:sz w:val="24"/>
          <w:szCs w:val="24"/>
        </w:rPr>
        <w:sectPr w:rsidR="00661410" w:rsidSect="00DB211D">
          <w:pgSz w:w="20160" w:h="12240" w:orient="landscape" w:code="5"/>
          <w:pgMar w:top="1440" w:right="1440" w:bottom="1440" w:left="1440" w:header="708" w:footer="708" w:gutter="0"/>
          <w:cols w:space="708"/>
          <w:docGrid w:linePitch="360"/>
        </w:sectPr>
      </w:pPr>
    </w:p>
    <w:p w14:paraId="01E6E4DD" w14:textId="795D1A58" w:rsidR="004F59CA" w:rsidRPr="003B48E0" w:rsidRDefault="004F59CA" w:rsidP="004F59CA">
      <w:pPr>
        <w:rPr>
          <w:rFonts w:ascii="Arial" w:hAnsi="Arial" w:cs="Arial"/>
          <w:sz w:val="24"/>
          <w:szCs w:val="24"/>
        </w:rPr>
      </w:pPr>
      <w:r w:rsidRPr="00B83755">
        <w:rPr>
          <w:rFonts w:ascii="Arial" w:hAnsi="Arial" w:cs="Arial"/>
          <w:b/>
          <w:bCs/>
          <w:sz w:val="24"/>
          <w:szCs w:val="24"/>
        </w:rPr>
        <w:lastRenderedPageBreak/>
        <w:t>Table S</w:t>
      </w:r>
      <w:r>
        <w:rPr>
          <w:rFonts w:ascii="Arial" w:hAnsi="Arial" w:cs="Arial"/>
          <w:b/>
          <w:bCs/>
          <w:sz w:val="24"/>
          <w:szCs w:val="24"/>
        </w:rPr>
        <w:t>4</w:t>
      </w:r>
      <w:r w:rsidRPr="00B83755">
        <w:rPr>
          <w:rFonts w:ascii="Arial" w:hAnsi="Arial" w:cs="Arial"/>
          <w:b/>
          <w:bCs/>
          <w:sz w:val="24"/>
          <w:szCs w:val="24"/>
        </w:rPr>
        <w:t>.</w:t>
      </w:r>
      <w:r w:rsidR="00210E22">
        <w:rPr>
          <w:rFonts w:ascii="Arial" w:hAnsi="Arial" w:cs="Arial"/>
          <w:b/>
          <w:bCs/>
          <w:sz w:val="24"/>
          <w:szCs w:val="24"/>
        </w:rPr>
        <w:t xml:space="preserve"> </w:t>
      </w:r>
      <w:r w:rsidRPr="00B83755">
        <w:rPr>
          <w:rFonts w:ascii="Arial" w:hAnsi="Arial" w:cs="Arial"/>
          <w:b/>
          <w:bCs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Outbreak terms and lessons learned terms.</w:t>
      </w:r>
      <w:r w:rsidR="00210E2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 Terms for Ovid Medline, CINAHL and Scopus databases.</w:t>
      </w:r>
    </w:p>
    <w:p w14:paraId="11E6AFF4" w14:textId="77777777" w:rsidR="004F59CA" w:rsidRDefault="004F59CA" w:rsidP="004F59CA">
      <w:pPr>
        <w:rPr>
          <w:rFonts w:ascii="Arial" w:hAnsi="Arial" w:cs="Arial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78"/>
        <w:gridCol w:w="4145"/>
        <w:gridCol w:w="4000"/>
        <w:gridCol w:w="4673"/>
      </w:tblGrid>
      <w:tr w:rsidR="004F59CA" w:rsidRPr="00755631" w14:paraId="6A00580E" w14:textId="77777777" w:rsidTr="00392398">
        <w:trPr>
          <w:trHeight w:val="266"/>
          <w:tblHeader/>
        </w:trPr>
        <w:tc>
          <w:tcPr>
            <w:tcW w:w="3978" w:type="dxa"/>
            <w:shd w:val="clear" w:color="auto" w:fill="E7E6E6" w:themeFill="background2"/>
            <w:hideMark/>
          </w:tcPr>
          <w:p w14:paraId="59F8E9ED" w14:textId="77777777" w:rsidR="004F59CA" w:rsidRPr="00AE6D4D" w:rsidRDefault="004F59CA" w:rsidP="00392398">
            <w:pPr>
              <w:jc w:val="center"/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  <w:t>Area</w:t>
            </w:r>
          </w:p>
        </w:tc>
        <w:tc>
          <w:tcPr>
            <w:tcW w:w="4145" w:type="dxa"/>
            <w:shd w:val="clear" w:color="auto" w:fill="E7E6E6" w:themeFill="background2"/>
            <w:hideMark/>
          </w:tcPr>
          <w:p w14:paraId="3D33021D" w14:textId="77777777" w:rsidR="004F59CA" w:rsidRPr="00AE6D4D" w:rsidRDefault="004F59CA" w:rsidP="00392398">
            <w:pPr>
              <w:jc w:val="center"/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  <w:t>OVID MEDLINE</w:t>
            </w:r>
          </w:p>
        </w:tc>
        <w:tc>
          <w:tcPr>
            <w:tcW w:w="4000" w:type="dxa"/>
            <w:shd w:val="clear" w:color="auto" w:fill="E7E6E6" w:themeFill="background2"/>
            <w:hideMark/>
          </w:tcPr>
          <w:p w14:paraId="68E4E448" w14:textId="77777777" w:rsidR="004F59CA" w:rsidRPr="00AE6D4D" w:rsidRDefault="004F59CA" w:rsidP="00392398">
            <w:pPr>
              <w:jc w:val="center"/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  <w:t>CINAHL</w:t>
            </w:r>
          </w:p>
        </w:tc>
        <w:tc>
          <w:tcPr>
            <w:tcW w:w="4673" w:type="dxa"/>
            <w:shd w:val="clear" w:color="auto" w:fill="E7E6E6" w:themeFill="background2"/>
            <w:hideMark/>
          </w:tcPr>
          <w:p w14:paraId="30167E84" w14:textId="77777777" w:rsidR="004F59CA" w:rsidRPr="00AE6D4D" w:rsidRDefault="004F59CA" w:rsidP="00392398">
            <w:pPr>
              <w:jc w:val="center"/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  <w:t>SCOPUS</w:t>
            </w:r>
          </w:p>
        </w:tc>
      </w:tr>
      <w:tr w:rsidR="004F59CA" w:rsidRPr="00755631" w14:paraId="32E338DB" w14:textId="77777777" w:rsidTr="00392398">
        <w:trPr>
          <w:trHeight w:val="1943"/>
        </w:trPr>
        <w:tc>
          <w:tcPr>
            <w:tcW w:w="3978" w:type="dxa"/>
            <w:hideMark/>
          </w:tcPr>
          <w:p w14:paraId="2A3F0394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Outbreak terms</w:t>
            </w:r>
          </w:p>
        </w:tc>
        <w:tc>
          <w:tcPr>
            <w:tcW w:w="4145" w:type="dxa"/>
          </w:tcPr>
          <w:tbl>
            <w:tblPr>
              <w:tblW w:w="0" w:type="auto"/>
              <w:tblCellSpacing w:w="7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57"/>
              <w:gridCol w:w="3872"/>
            </w:tblGrid>
            <w:tr w:rsidR="004F59CA" w:rsidRPr="00AE6D4D" w14:paraId="4B5B0CF0" w14:textId="77777777" w:rsidTr="00392398">
              <w:trPr>
                <w:tblCellSpacing w:w="7" w:type="dxa"/>
              </w:trPr>
              <w:tc>
                <w:tcPr>
                  <w:tcW w:w="0" w:type="auto"/>
                  <w:vAlign w:val="center"/>
                  <w:hideMark/>
                </w:tcPr>
                <w:p w14:paraId="4E790D39" w14:textId="77777777" w:rsidR="004F59CA" w:rsidRPr="00AE6D4D" w:rsidRDefault="004F59CA" w:rsidP="00392398">
                  <w:pPr>
                    <w:spacing w:after="0" w:line="240" w:lineRule="auto"/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0" w:type="auto"/>
                  <w:vAlign w:val="center"/>
                  <w:hideMark/>
                </w:tcPr>
                <w:p w14:paraId="14FD0FFD" w14:textId="03C889C0" w:rsidR="004F59CA" w:rsidRPr="00AE6D4D" w:rsidRDefault="004F59CA" w:rsidP="00392398">
                  <w:pPr>
                    <w:spacing w:after="0" w:line="240" w:lineRule="auto"/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</w:pPr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 xml:space="preserve">("epidemic*" or "pandemic*" or "outbreak*" or "public health </w:t>
                  </w:r>
                  <w:proofErr w:type="spellStart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emergenc</w:t>
                  </w:r>
                  <w:proofErr w:type="spellEnd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 xml:space="preserve">*" or "global health </w:t>
                  </w:r>
                  <w:proofErr w:type="spellStart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emergenc</w:t>
                  </w:r>
                  <w:proofErr w:type="spellEnd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*"</w:t>
                  </w:r>
                  <w:proofErr w:type="gramStart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).</w:t>
                  </w:r>
                  <w:proofErr w:type="spellStart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ti</w:t>
                  </w:r>
                  <w:proofErr w:type="gramEnd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ab,cl</w:t>
                  </w:r>
                  <w:proofErr w:type="gramEnd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,</w:t>
                  </w:r>
                  <w:proofErr w:type="gramStart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oa,kw</w:t>
                  </w:r>
                  <w:proofErr w:type="gramEnd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,kf</w:t>
                  </w:r>
                  <w:proofErr w:type="spellEnd"/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>.</w:t>
                  </w:r>
                  <w:r w:rsidR="00210E22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 xml:space="preserve"> </w:t>
                  </w:r>
                  <w:r w:rsidRPr="00AE6D4D">
                    <w:rPr>
                      <w:rFonts w:ascii="Arial Narrow" w:eastAsia="Times New Roman" w:hAnsi="Arial Narrow" w:cs="Arial"/>
                      <w:sz w:val="20"/>
                      <w:szCs w:val="20"/>
                      <w:lang w:eastAsia="en-AU"/>
                    </w:rPr>
                    <w:t xml:space="preserve"> or exp disease outbreaks/ or exp epidemics/ or exp pandemics/</w:t>
                  </w:r>
                </w:p>
              </w:tc>
            </w:tr>
          </w:tbl>
          <w:p w14:paraId="7F0C3D95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</w:p>
        </w:tc>
        <w:tc>
          <w:tcPr>
            <w:tcW w:w="4000" w:type="dxa"/>
            <w:hideMark/>
          </w:tcPr>
          <w:p w14:paraId="13A37AA3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XB epidemic* OR XB outbreak* OR XB pandemic* OR XB "public health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mergenc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" OR XB "global health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mergenc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" OR (MH "Disease Outbreaks+") OR (MH "Pandemic Preparedness")</w:t>
            </w:r>
          </w:p>
        </w:tc>
        <w:tc>
          <w:tcPr>
            <w:tcW w:w="4673" w:type="dxa"/>
            <w:hideMark/>
          </w:tcPr>
          <w:p w14:paraId="01A47C49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INDEXTERMS(</w:t>
            </w:r>
            <w:proofErr w:type="gram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"disease outbreaks") OR INDEXTERMS("epidemics") OR INDEXTERMS("pandemics") OR TITLE-ABS-</w:t>
            </w:r>
            <w:proofErr w:type="gram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KEY(</w:t>
            </w:r>
            <w:proofErr w:type="gram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epidemic* OR pandemic* OR outbreak* OR "public health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mergenc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" OR "global health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mergenc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")</w:t>
            </w:r>
          </w:p>
          <w:p w14:paraId="1E40B16C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</w:p>
        </w:tc>
      </w:tr>
      <w:tr w:rsidR="004F59CA" w:rsidRPr="00755631" w14:paraId="6B5976AE" w14:textId="77777777" w:rsidTr="00392398">
        <w:trPr>
          <w:trHeight w:val="4335"/>
        </w:trPr>
        <w:tc>
          <w:tcPr>
            <w:tcW w:w="3978" w:type="dxa"/>
            <w:hideMark/>
          </w:tcPr>
          <w:p w14:paraId="5208E683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valuation/Reflections/Lessons Learned MESH TERMS</w:t>
            </w:r>
          </w:p>
        </w:tc>
        <w:tc>
          <w:tcPr>
            <w:tcW w:w="4145" w:type="dxa"/>
          </w:tcPr>
          <w:p w14:paraId="3A801395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>exp Program Evaluation/ or</w:t>
            </w:r>
          </w:p>
          <w:p w14:paraId="5E7C1125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 exp Quality Improvement/ or </w:t>
            </w:r>
          </w:p>
          <w:p w14:paraId="58AAA65C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exp Needs Assessment/ </w:t>
            </w:r>
          </w:p>
          <w:p w14:paraId="25BD032C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or exp Total Quality Management/ </w:t>
            </w:r>
          </w:p>
          <w:p w14:paraId="5F2F6A1A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>or exp Efficiency/</w:t>
            </w:r>
          </w:p>
          <w:p w14:paraId="39064D59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 or exp Efficiency, Organizational/ </w:t>
            </w:r>
          </w:p>
          <w:p w14:paraId="41D22A5F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or exp Management Audit/ </w:t>
            </w:r>
          </w:p>
          <w:p w14:paraId="36B04C97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>or exp Public Health Practice/</w:t>
            </w:r>
          </w:p>
          <w:p w14:paraId="2476FAAC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 or exp Systems Analysis/ </w:t>
            </w:r>
          </w:p>
          <w:p w14:paraId="037B6CB5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>or exp "Evaluation Studies as Topic"/</w:t>
            </w:r>
          </w:p>
          <w:p w14:paraId="31061586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 or exp Checklist/</w:t>
            </w:r>
          </w:p>
          <w:p w14:paraId="5174913E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 or exp Benchmarking/ </w:t>
            </w:r>
          </w:p>
          <w:p w14:paraId="7FF4D003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or exp Quality Control/ </w:t>
            </w:r>
          </w:p>
          <w:p w14:paraId="6DDCF0C8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or exp Delphi Technique/ </w:t>
            </w:r>
          </w:p>
          <w:p w14:paraId="500E25DC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>or exp "Task Performance and Analysis"/</w:t>
            </w:r>
          </w:p>
          <w:p w14:paraId="49CF56D7" w14:textId="77777777" w:rsidR="004F59CA" w:rsidRPr="00AE6D4D" w:rsidRDefault="004F59CA" w:rsidP="00392398">
            <w:pPr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 or *Retrospective Studies/ </w:t>
            </w:r>
          </w:p>
          <w:p w14:paraId="324361DA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Style w:val="searchhistory-search-term"/>
                <w:rFonts w:ascii="Arial Narrow" w:hAnsi="Arial Narrow" w:cs="Arial"/>
                <w:sz w:val="20"/>
                <w:szCs w:val="20"/>
              </w:rPr>
              <w:t xml:space="preserve">or exp Evaluation Study/ </w:t>
            </w:r>
          </w:p>
        </w:tc>
        <w:tc>
          <w:tcPr>
            <w:tcW w:w="4000" w:type="dxa"/>
            <w:hideMark/>
          </w:tcPr>
          <w:p w14:paraId="5E0DC9AD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Program Evaluation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)   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OR </w:t>
            </w:r>
          </w:p>
          <w:p w14:paraId="51FED7C0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Quality Improvement+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)   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>OR</w:t>
            </w:r>
          </w:p>
          <w:p w14:paraId="38A7BBCA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Needs Assessment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)   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 OR </w:t>
            </w:r>
          </w:p>
          <w:p w14:paraId="15DC0276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</w:p>
          <w:p w14:paraId="345726AF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Quality Management, Organizational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)   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>OR</w:t>
            </w:r>
          </w:p>
          <w:p w14:paraId="0E73DBCC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</w:p>
          <w:p w14:paraId="0DC3DAE2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</w:p>
          <w:p w14:paraId="2DB0C54D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Systems Analysis+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)   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 OR</w:t>
            </w:r>
          </w:p>
          <w:p w14:paraId="718DF376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Evaluation Research+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)   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 OR</w:t>
            </w:r>
          </w:p>
          <w:p w14:paraId="6DC1E38F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(MH "Checklists") OR </w:t>
            </w:r>
          </w:p>
          <w:p w14:paraId="4243E228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</w:p>
          <w:p w14:paraId="4147E017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Quality Assessment+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)   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OR </w:t>
            </w:r>
          </w:p>
          <w:p w14:paraId="7D6C97BC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Delphi Technique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")  OR</w:t>
            </w:r>
            <w:proofErr w:type="gramEnd"/>
          </w:p>
          <w:p w14:paraId="4A060F24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(MH "Task Performance and Analysis") or</w:t>
            </w:r>
          </w:p>
          <w:p w14:paraId="657FBE0E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(MM "Retrospective Design")   </w:t>
            </w:r>
          </w:p>
          <w:p w14:paraId="70AB0117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</w:p>
        </w:tc>
        <w:tc>
          <w:tcPr>
            <w:tcW w:w="4673" w:type="dxa"/>
            <w:hideMark/>
          </w:tcPr>
          <w:p w14:paraId="6B55BFAC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INDEXTERMS ("Program Evaluation") OR </w:t>
            </w:r>
          </w:p>
          <w:p w14:paraId="53A70E1D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Quality Improvement") OR </w:t>
            </w:r>
          </w:p>
          <w:p w14:paraId="4AD54647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>"Needs Assessment") OR</w:t>
            </w:r>
          </w:p>
          <w:p w14:paraId="72F5E02A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 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>"Total Quality Management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")  OR</w:t>
            </w:r>
            <w:proofErr w:type="gramEnd"/>
          </w:p>
          <w:p w14:paraId="5DA5AB4F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INDEXTERMS("Efficiency") OR </w:t>
            </w:r>
          </w:p>
          <w:p w14:paraId="37A9DFE0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>"Organizational Efficiency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")  OR</w:t>
            </w:r>
            <w:proofErr w:type="gramEnd"/>
          </w:p>
          <w:p w14:paraId="0AFE569D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>"Management Audit") OR</w:t>
            </w:r>
          </w:p>
          <w:p w14:paraId="5A4D8E64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Public Health Practice") OR </w:t>
            </w:r>
          </w:p>
          <w:p w14:paraId="6C5C657F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>"Systems Analysis") OR</w:t>
            </w:r>
          </w:p>
          <w:p w14:paraId="2FAEAACE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Evaluation Studies") OR </w:t>
            </w:r>
          </w:p>
          <w:p w14:paraId="5ADB6971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INDEXTERMS("Checklist") OR</w:t>
            </w:r>
          </w:p>
          <w:p w14:paraId="2E68EE44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INDEXTERMS("Benchmarking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")  OR</w:t>
            </w:r>
            <w:proofErr w:type="gramEnd"/>
          </w:p>
          <w:p w14:paraId="0A8974DB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>INDEXTERMS("Delphi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")  OR</w:t>
            </w:r>
            <w:proofErr w:type="gramEnd"/>
          </w:p>
          <w:p w14:paraId="5654BA57" w14:textId="77777777" w:rsidR="004F59CA" w:rsidRPr="00AE6D4D" w:rsidRDefault="004F59CA" w:rsidP="00392398">
            <w:pPr>
              <w:rPr>
                <w:rFonts w:ascii="Arial Narrow" w:hAnsi="Arial Narrow" w:cs="Arial"/>
                <w:sz w:val="20"/>
                <w:szCs w:val="20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Task Performance and Analysis") OR 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>"Retrospective Studies</w:t>
            </w: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")  OR</w:t>
            </w:r>
            <w:proofErr w:type="gramEnd"/>
          </w:p>
          <w:p w14:paraId="0B7D9212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proofErr w:type="gramStart"/>
            <w:r w:rsidRPr="00AE6D4D">
              <w:rPr>
                <w:rFonts w:ascii="Arial Narrow" w:hAnsi="Arial Narrow" w:cs="Arial"/>
                <w:sz w:val="20"/>
                <w:szCs w:val="20"/>
              </w:rPr>
              <w:t>INDEXTERMS(</w:t>
            </w:r>
            <w:proofErr w:type="gram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"Evaluation Study") </w:t>
            </w:r>
          </w:p>
        </w:tc>
      </w:tr>
      <w:tr w:rsidR="004F59CA" w:rsidRPr="00755631" w14:paraId="42FD2BA9" w14:textId="77777777" w:rsidTr="00392398">
        <w:trPr>
          <w:trHeight w:val="1080"/>
        </w:trPr>
        <w:tc>
          <w:tcPr>
            <w:tcW w:w="3978" w:type="dxa"/>
            <w:hideMark/>
          </w:tcPr>
          <w:p w14:paraId="622AEF9D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valuation/Reflections/Lessons Learned Title/Abstract</w:t>
            </w:r>
          </w:p>
        </w:tc>
        <w:tc>
          <w:tcPr>
            <w:tcW w:w="4145" w:type="dxa"/>
          </w:tcPr>
          <w:p w14:paraId="2437445C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("lesson*" or "learn*" or "best practice*" or "good practice*" or "knowledge*" or "insight*" or "after action" or "policy brief*" or "policy implication*" or "effectiveness-implementation" or "evidence-based management" or "after-action" or "in action" or "in-action" or "recommend*" or "implication*" or "case stud*").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ti,ab,cl,oa,kw,kf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. </w:t>
            </w:r>
          </w:p>
        </w:tc>
        <w:tc>
          <w:tcPr>
            <w:tcW w:w="4000" w:type="dxa"/>
            <w:hideMark/>
          </w:tcPr>
          <w:p w14:paraId="77464D98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XB lesson* OR XB learn* OR XB "best practice*" OR XB "good practice*" OR XB knowledge* OR XB insight* OR XB "after action" OR XB "policy brief*" OR XB "policy implication*" OR XB "effectiveness-implementation" OR XB "evidence-based management" OR XB "after-action" OR XB "in action" OR XB "in-action" OR XB recommend* </w:t>
            </w: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br/>
              <w:t xml:space="preserve">  OR XB implication* OR XB "case stud*"</w:t>
            </w:r>
          </w:p>
        </w:tc>
        <w:tc>
          <w:tcPr>
            <w:tcW w:w="4673" w:type="dxa"/>
            <w:hideMark/>
          </w:tcPr>
          <w:p w14:paraId="5F1BA7B1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TITLE-ABS-KEY</w:t>
            </w:r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("lesson*" OR "learn*" OR "best practice*" OR "good practice*" OR "knowledge*" OR "insight*" OR "after action" OR "policy brief*" OR "policy implication*" OR "effectiveness-implementation" OR "evidence-based management" OR "after-action" OR "in action" OR "in-action"  OR "recommend*" OR "implication*" OR "case stud*” )  </w:t>
            </w:r>
          </w:p>
        </w:tc>
      </w:tr>
      <w:tr w:rsidR="004F59CA" w:rsidRPr="00755631" w14:paraId="29A322BB" w14:textId="77777777" w:rsidTr="00392398">
        <w:trPr>
          <w:trHeight w:val="4463"/>
        </w:trPr>
        <w:tc>
          <w:tcPr>
            <w:tcW w:w="3978" w:type="dxa"/>
            <w:hideMark/>
          </w:tcPr>
          <w:p w14:paraId="0580BDA0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lastRenderedPageBreak/>
              <w:t>Evaluation/Reflections/Lessons Learned Title</w:t>
            </w:r>
          </w:p>
        </w:tc>
        <w:tc>
          <w:tcPr>
            <w:tcW w:w="4145" w:type="dxa"/>
          </w:tcPr>
          <w:p w14:paraId="36F764B0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(challenge* or barrier* or fail* or shortcoming* or limitation* or gap or gaps or weakness* or constraint* or obstacle* or difficult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facilitat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success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opportunit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improv* or strength* or experience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sustainab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reflect* or review* or feedback or debrief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evaluat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assess* or effective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efficien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impact* or outcome* or perform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apprais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benchmark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enhanc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qualit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ineffective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efficac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audit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analyz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analys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* or report* or 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measur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>* or framework* or indicator* or standard* or Polic* or system* or achievement*).</w:t>
            </w:r>
            <w:proofErr w:type="spellStart"/>
            <w:r w:rsidRPr="00AE6D4D">
              <w:rPr>
                <w:rFonts w:ascii="Arial Narrow" w:hAnsi="Arial Narrow" w:cs="Arial"/>
                <w:sz w:val="20"/>
                <w:szCs w:val="20"/>
              </w:rPr>
              <w:t>ti</w:t>
            </w:r>
            <w:proofErr w:type="spellEnd"/>
            <w:r w:rsidRPr="00AE6D4D">
              <w:rPr>
                <w:rFonts w:ascii="Arial Narrow" w:hAnsi="Arial Narrow" w:cs="Arial"/>
                <w:sz w:val="20"/>
                <w:szCs w:val="20"/>
              </w:rPr>
              <w:t xml:space="preserve">. </w:t>
            </w:r>
          </w:p>
        </w:tc>
        <w:tc>
          <w:tcPr>
            <w:tcW w:w="4000" w:type="dxa"/>
            <w:hideMark/>
          </w:tcPr>
          <w:p w14:paraId="4BDE8B4E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TI (challenge* OR barrier* OR fail* OR shortcoming* OR limitation* OR gap OR gaps OR weakness* OR constraint* OR obstacle* OR difficul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facilita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success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opportuni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improv* OR strength* OR experience* 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sustainab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reflect* OR review* OR feedback OR debrief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valua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assess* OR effective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fficien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impact* OR outcome* OR perform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pprais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benchmark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nhanc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quali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ineffective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fficac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audi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nalyz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nalys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repor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measur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 OR framework* OR indicator* OR standard* OR Polic* OR system* OR  achievement*)</w:t>
            </w:r>
          </w:p>
        </w:tc>
        <w:tc>
          <w:tcPr>
            <w:tcW w:w="4673" w:type="dxa"/>
            <w:hideMark/>
          </w:tcPr>
          <w:p w14:paraId="3393013C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TITLE (challenge* OR barrier* OR fail* OR shortcoming* OR limitation* OR gap OR gaps OR weakness* OR constraint* OR obstacle* OR difficul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facilita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success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opportuni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 OR improv* OR strength* OR experience*</w:t>
            </w:r>
            <w:r w:rsidRPr="00AE6D4D">
              <w:rPr>
                <w:rFonts w:ascii="Arial Narrow" w:eastAsia="Times New Roman" w:hAnsi="Arial Narrow" w:cs="Arial"/>
                <w:color w:val="FF0000"/>
                <w:sz w:val="20"/>
                <w:szCs w:val="20"/>
                <w:lang w:eastAsia="en-AU"/>
              </w:rPr>
              <w:t xml:space="preserve"> </w:t>
            </w: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sustainab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reflect* OR review* OR feedback OR debrief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valua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assess* OR effective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fficien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impact* OR outcome* OR perform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pprais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benchmark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nhanc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quali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ineffective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fficac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audi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nalyz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nalys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repor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measur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 OR framework* OR indicator* OR standard* OR Polic* OR system* OR achievement*)</w:t>
            </w:r>
          </w:p>
        </w:tc>
      </w:tr>
      <w:tr w:rsidR="004F59CA" w:rsidRPr="00755631" w14:paraId="32F9C10D" w14:textId="77777777" w:rsidTr="00392398">
        <w:tc>
          <w:tcPr>
            <w:tcW w:w="3978" w:type="dxa"/>
            <w:tcBorders>
              <w:bottom w:val="single" w:sz="4" w:space="0" w:color="auto"/>
            </w:tcBorders>
          </w:tcPr>
          <w:p w14:paraId="727821CB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dditional terms related to Outbreak Preparedness and Response (Title only</w:t>
            </w:r>
            <w:r w:rsidRPr="00AE6D4D">
              <w:rPr>
                <w:rFonts w:ascii="Arial Narrow" w:eastAsia="Times New Roman" w:hAnsi="Arial Narrow" w:cs="Arial"/>
                <w:b/>
                <w:bCs/>
                <w:sz w:val="20"/>
                <w:szCs w:val="20"/>
                <w:lang w:eastAsia="en-AU"/>
              </w:rPr>
              <w:t>)</w:t>
            </w:r>
          </w:p>
        </w:tc>
        <w:tc>
          <w:tcPr>
            <w:tcW w:w="4145" w:type="dxa"/>
            <w:tcBorders>
              <w:bottom w:val="single" w:sz="4" w:space="0" w:color="auto"/>
            </w:tcBorders>
          </w:tcPr>
          <w:p w14:paraId="05B55BFD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(preven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strateg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uthori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plan* or recover* or "in advance" or "planning for" or addressing or tackle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priori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approach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merg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</w:t>
            </w:r>
            <w:proofErr w:type="gram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).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ti</w:t>
            </w:r>
            <w:proofErr w:type="spellEnd"/>
            <w:proofErr w:type="gramEnd"/>
          </w:p>
        </w:tc>
        <w:tc>
          <w:tcPr>
            <w:tcW w:w="4000" w:type="dxa"/>
            <w:tcBorders>
              <w:bottom w:val="single" w:sz="4" w:space="0" w:color="auto"/>
            </w:tcBorders>
          </w:tcPr>
          <w:p w14:paraId="1996BA7A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TI (preven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strateg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uthori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plan* OR recover* OR "in advance" OR "planning for" OR addressing OR tackle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priori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approach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merg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)</w:t>
            </w:r>
          </w:p>
        </w:tc>
        <w:tc>
          <w:tcPr>
            <w:tcW w:w="4673" w:type="dxa"/>
            <w:tcBorders>
              <w:bottom w:val="single" w:sz="4" w:space="0" w:color="auto"/>
            </w:tcBorders>
          </w:tcPr>
          <w:p w14:paraId="467C8B53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TITLE (prevent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strateg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authori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plan* OR recover* OR "in advance" OR "planning for" OR addressing OR tackle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priorit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approach*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emerg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)</w:t>
            </w:r>
          </w:p>
        </w:tc>
      </w:tr>
      <w:tr w:rsidR="004F59CA" w:rsidRPr="00755631" w14:paraId="76E478AD" w14:textId="77777777" w:rsidTr="00392398">
        <w:tc>
          <w:tcPr>
            <w:tcW w:w="3978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26FD7A8" w14:textId="77777777" w:rsidR="004F59CA" w:rsidRPr="00AE6D4D" w:rsidRDefault="004F59CA" w:rsidP="00392398">
            <w:pPr>
              <w:rPr>
                <w:rFonts w:ascii="Arial Narrow" w:hAnsi="Arial Narrow" w:cs="Arial"/>
                <w:color w:val="000000"/>
                <w:sz w:val="20"/>
                <w:szCs w:val="20"/>
              </w:rPr>
            </w:pPr>
            <w:r w:rsidRPr="00AE6D4D">
              <w:rPr>
                <w:rFonts w:ascii="Arial Narrow" w:hAnsi="Arial Narrow" w:cs="Arial"/>
                <w:color w:val="000000"/>
                <w:sz w:val="20"/>
                <w:szCs w:val="20"/>
              </w:rPr>
              <w:t>Additional terms related to Outbreak Preparedness and Response (Title/Abstract only)</w:t>
            </w:r>
          </w:p>
        </w:tc>
        <w:tc>
          <w:tcPr>
            <w:tcW w:w="4145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7B109E6" w14:textId="3EC83F56" w:rsidR="004F59CA" w:rsidRPr="00AE6D4D" w:rsidRDefault="005A7F76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5A7F76">
              <w:rPr>
                <w:rFonts w:ascii="Arial Narrow" w:hAnsi="Arial Narrow" w:cs="Arial"/>
                <w:sz w:val="20"/>
                <w:szCs w:val="20"/>
              </w:rPr>
              <w:t xml:space="preserve">(Preparedness or </w:t>
            </w:r>
            <w:proofErr w:type="spellStart"/>
            <w:r w:rsidRPr="005A7F76">
              <w:rPr>
                <w:rFonts w:ascii="Arial Narrow" w:hAnsi="Arial Narrow" w:cs="Arial"/>
                <w:sz w:val="20"/>
                <w:szCs w:val="20"/>
              </w:rPr>
              <w:t>respon</w:t>
            </w:r>
            <w:proofErr w:type="spellEnd"/>
            <w:r w:rsidRPr="005A7F76">
              <w:rPr>
                <w:rFonts w:ascii="Arial Narrow" w:hAnsi="Arial Narrow" w:cs="Arial"/>
                <w:sz w:val="20"/>
                <w:szCs w:val="20"/>
              </w:rPr>
              <w:t>* or Surveillance or Readiness</w:t>
            </w:r>
            <w:proofErr w:type="gramStart"/>
            <w:r w:rsidRPr="005A7F76">
              <w:rPr>
                <w:rFonts w:ascii="Arial Narrow" w:hAnsi="Arial Narrow" w:cs="Arial"/>
                <w:sz w:val="20"/>
                <w:szCs w:val="20"/>
              </w:rPr>
              <w:t>).</w:t>
            </w:r>
            <w:proofErr w:type="spellStart"/>
            <w:r w:rsidRPr="005A7F76">
              <w:rPr>
                <w:rFonts w:ascii="Arial Narrow" w:hAnsi="Arial Narrow" w:cs="Arial"/>
                <w:sz w:val="20"/>
                <w:szCs w:val="20"/>
              </w:rPr>
              <w:t>ti</w:t>
            </w:r>
            <w:proofErr w:type="gramEnd"/>
            <w:r w:rsidRPr="005A7F76">
              <w:rPr>
                <w:rFonts w:ascii="Arial Narrow" w:hAnsi="Arial Narrow" w:cs="Arial"/>
                <w:sz w:val="20"/>
                <w:szCs w:val="20"/>
              </w:rPr>
              <w:t>,</w:t>
            </w:r>
            <w:proofErr w:type="gramStart"/>
            <w:r w:rsidRPr="005A7F76">
              <w:rPr>
                <w:rFonts w:ascii="Arial Narrow" w:hAnsi="Arial Narrow" w:cs="Arial"/>
                <w:sz w:val="20"/>
                <w:szCs w:val="20"/>
              </w:rPr>
              <w:t>ab,cl</w:t>
            </w:r>
            <w:proofErr w:type="gramEnd"/>
            <w:r w:rsidRPr="005A7F76">
              <w:rPr>
                <w:rFonts w:ascii="Arial Narrow" w:hAnsi="Arial Narrow" w:cs="Arial"/>
                <w:sz w:val="20"/>
                <w:szCs w:val="20"/>
              </w:rPr>
              <w:t>,</w:t>
            </w:r>
            <w:proofErr w:type="gramStart"/>
            <w:r w:rsidRPr="005A7F76">
              <w:rPr>
                <w:rFonts w:ascii="Arial Narrow" w:hAnsi="Arial Narrow" w:cs="Arial"/>
                <w:sz w:val="20"/>
                <w:szCs w:val="20"/>
              </w:rPr>
              <w:t>oa,kw</w:t>
            </w:r>
            <w:proofErr w:type="gramEnd"/>
            <w:r w:rsidRPr="005A7F76">
              <w:rPr>
                <w:rFonts w:ascii="Arial Narrow" w:hAnsi="Arial Narrow" w:cs="Arial"/>
                <w:sz w:val="20"/>
                <w:szCs w:val="20"/>
              </w:rPr>
              <w:t>,kf</w:t>
            </w:r>
            <w:proofErr w:type="spellEnd"/>
            <w:r w:rsidRPr="005A7F76">
              <w:rPr>
                <w:rFonts w:ascii="Arial Narrow" w:hAnsi="Arial Narrow" w:cs="Arial"/>
                <w:sz w:val="20"/>
                <w:szCs w:val="20"/>
              </w:rPr>
              <w:t>.</w:t>
            </w:r>
          </w:p>
        </w:tc>
        <w:tc>
          <w:tcPr>
            <w:tcW w:w="400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DD56312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XB preparedness OR XB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respon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* OR XB surveillance OR XB readiness</w:t>
            </w:r>
          </w:p>
        </w:tc>
        <w:tc>
          <w:tcPr>
            <w:tcW w:w="4673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E466AF3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TITLE-ABS-KEY (preparedness or </w:t>
            </w:r>
            <w:proofErr w:type="spell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respon</w:t>
            </w:r>
            <w:proofErr w:type="spellEnd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 xml:space="preserve">* or surveillance or </w:t>
            </w:r>
            <w:proofErr w:type="gramStart"/>
            <w:r w:rsidRPr="00AE6D4D"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  <w:t>readiness )</w:t>
            </w:r>
            <w:proofErr w:type="gramEnd"/>
          </w:p>
          <w:p w14:paraId="1E81DC13" w14:textId="77777777" w:rsidR="004F59CA" w:rsidRPr="00AE6D4D" w:rsidRDefault="004F59CA" w:rsidP="00392398">
            <w:pPr>
              <w:rPr>
                <w:rFonts w:ascii="Arial Narrow" w:eastAsia="Times New Roman" w:hAnsi="Arial Narrow" w:cs="Arial"/>
                <w:sz w:val="20"/>
                <w:szCs w:val="20"/>
                <w:lang w:eastAsia="en-AU"/>
              </w:rPr>
            </w:pPr>
          </w:p>
        </w:tc>
      </w:tr>
    </w:tbl>
    <w:p w14:paraId="35F67265" w14:textId="77777777" w:rsidR="004F59CA" w:rsidRPr="00392398" w:rsidRDefault="004F59CA" w:rsidP="004F59CA">
      <w:pPr>
        <w:rPr>
          <w:rFonts w:ascii="Arial" w:hAnsi="Arial" w:cs="Arial"/>
          <w:sz w:val="20"/>
          <w:szCs w:val="20"/>
        </w:rPr>
      </w:pPr>
      <w:r w:rsidRPr="00392398">
        <w:rPr>
          <w:rFonts w:ascii="Arial" w:hAnsi="Arial" w:cs="Arial"/>
          <w:sz w:val="20"/>
          <w:szCs w:val="20"/>
        </w:rPr>
        <w:br w:type="page"/>
      </w:r>
    </w:p>
    <w:p w14:paraId="765B5C22" w14:textId="3F592DE4" w:rsidR="004F59CA" w:rsidRDefault="004F59CA" w:rsidP="004F59CA">
      <w:pPr>
        <w:rPr>
          <w:rFonts w:ascii="Arial" w:hAnsi="Arial" w:cs="Arial"/>
          <w:b/>
          <w:bCs/>
          <w:i/>
          <w:i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T</w:t>
      </w:r>
      <w:r w:rsidRPr="00B83755">
        <w:rPr>
          <w:rFonts w:ascii="Arial" w:hAnsi="Arial" w:cs="Arial"/>
          <w:b/>
          <w:bCs/>
          <w:sz w:val="24"/>
          <w:szCs w:val="24"/>
        </w:rPr>
        <w:t>able S</w:t>
      </w:r>
      <w:r w:rsidR="00661410">
        <w:rPr>
          <w:rFonts w:ascii="Arial" w:hAnsi="Arial" w:cs="Arial"/>
          <w:b/>
          <w:bCs/>
          <w:sz w:val="24"/>
          <w:szCs w:val="24"/>
        </w:rPr>
        <w:t>5</w:t>
      </w:r>
      <w:r w:rsidRPr="00B83755">
        <w:rPr>
          <w:rFonts w:ascii="Arial" w:hAnsi="Arial" w:cs="Arial"/>
          <w:b/>
          <w:bCs/>
          <w:sz w:val="24"/>
          <w:szCs w:val="24"/>
        </w:rPr>
        <w:t>.</w:t>
      </w:r>
      <w:r w:rsidR="00210E22">
        <w:rPr>
          <w:rFonts w:ascii="Arial" w:hAnsi="Arial" w:cs="Arial"/>
          <w:b/>
          <w:bCs/>
          <w:sz w:val="24"/>
          <w:szCs w:val="24"/>
        </w:rPr>
        <w:t xml:space="preserve"> </w:t>
      </w:r>
      <w:r w:rsidRPr="00B83755">
        <w:rPr>
          <w:rFonts w:ascii="Arial" w:hAnsi="Arial" w:cs="Arial"/>
          <w:b/>
          <w:bCs/>
          <w:sz w:val="24"/>
          <w:szCs w:val="24"/>
        </w:rPr>
        <w:t xml:space="preserve"> </w:t>
      </w:r>
      <w:r w:rsidR="00661410" w:rsidRPr="00661410">
        <w:rPr>
          <w:rFonts w:ascii="Arial" w:hAnsi="Arial" w:cs="Arial"/>
          <w:sz w:val="24"/>
          <w:szCs w:val="24"/>
        </w:rPr>
        <w:t xml:space="preserve">Full </w:t>
      </w:r>
      <w:r w:rsidRPr="00661410">
        <w:rPr>
          <w:rFonts w:ascii="Arial" w:hAnsi="Arial" w:cs="Arial"/>
          <w:sz w:val="24"/>
          <w:szCs w:val="24"/>
        </w:rPr>
        <w:t>S</w:t>
      </w:r>
      <w:r w:rsidRPr="003B48E0">
        <w:rPr>
          <w:rFonts w:ascii="Arial" w:hAnsi="Arial" w:cs="Arial"/>
          <w:sz w:val="24"/>
          <w:szCs w:val="24"/>
        </w:rPr>
        <w:t>earch Strategy</w:t>
      </w:r>
      <w:r>
        <w:rPr>
          <w:rFonts w:ascii="Arial" w:hAnsi="Arial" w:cs="Arial"/>
          <w:sz w:val="24"/>
          <w:szCs w:val="24"/>
        </w:rPr>
        <w:t>:</w:t>
      </w:r>
      <w:r w:rsidRPr="000C652E">
        <w:rPr>
          <w:rFonts w:ascii="Arial" w:hAnsi="Arial" w:cs="Arial"/>
          <w:b/>
          <w:bCs/>
          <w:i/>
          <w:iCs/>
          <w:sz w:val="24"/>
          <w:szCs w:val="24"/>
        </w:rPr>
        <w:t xml:space="preserve"> Exam</w:t>
      </w:r>
      <w:r w:rsidRPr="007E4484">
        <w:rPr>
          <w:rFonts w:ascii="Arial" w:hAnsi="Arial" w:cs="Arial"/>
          <w:b/>
          <w:bCs/>
          <w:i/>
          <w:iCs/>
          <w:sz w:val="24"/>
          <w:szCs w:val="24"/>
        </w:rPr>
        <w:t xml:space="preserve">ple </w:t>
      </w:r>
      <w:r>
        <w:rPr>
          <w:rFonts w:ascii="Arial" w:hAnsi="Arial" w:cs="Arial"/>
          <w:b/>
          <w:bCs/>
          <w:i/>
          <w:iCs/>
          <w:sz w:val="24"/>
          <w:szCs w:val="24"/>
        </w:rPr>
        <w:t>Ovid Medline</w:t>
      </w:r>
    </w:p>
    <w:tbl>
      <w:tblPr>
        <w:tblW w:w="0" w:type="auto"/>
        <w:tblInd w:w="-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43"/>
        <w:gridCol w:w="540"/>
        <w:gridCol w:w="14850"/>
      </w:tblGrid>
      <w:tr w:rsidR="00D41455" w:rsidRPr="00E74436" w14:paraId="5DAA8C72" w14:textId="77777777" w:rsidTr="00357D04">
        <w:trPr>
          <w:trHeight w:val="290"/>
          <w:tblHeader/>
        </w:trPr>
        <w:tc>
          <w:tcPr>
            <w:tcW w:w="1743" w:type="dxa"/>
            <w:shd w:val="clear" w:color="auto" w:fill="F2F2F2" w:themeFill="background1" w:themeFillShade="F2"/>
          </w:tcPr>
          <w:p w14:paraId="2AC2AD31" w14:textId="60BA4A72" w:rsidR="00D41455" w:rsidRPr="00E74436" w:rsidRDefault="001171F3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b/>
                <w:bCs/>
                <w:color w:val="000000"/>
                <w:sz w:val="18"/>
                <w:szCs w:val="18"/>
              </w:rPr>
              <w:t>Area</w:t>
            </w:r>
          </w:p>
        </w:tc>
        <w:tc>
          <w:tcPr>
            <w:tcW w:w="540" w:type="dxa"/>
            <w:shd w:val="clear" w:color="auto" w:fill="F2F2F2" w:themeFill="background1" w:themeFillShade="F2"/>
          </w:tcPr>
          <w:p w14:paraId="6322556C" w14:textId="1C0C9BD3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b/>
                <w:bCs/>
                <w:color w:val="000000"/>
                <w:sz w:val="18"/>
                <w:szCs w:val="18"/>
              </w:rPr>
              <w:t>Set</w:t>
            </w:r>
          </w:p>
        </w:tc>
        <w:tc>
          <w:tcPr>
            <w:tcW w:w="14850" w:type="dxa"/>
            <w:shd w:val="clear" w:color="auto" w:fill="F2F2F2" w:themeFill="background1" w:themeFillShade="F2"/>
          </w:tcPr>
          <w:p w14:paraId="3733EA26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b/>
                <w:bCs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b/>
                <w:bCs/>
                <w:color w:val="000000"/>
                <w:sz w:val="18"/>
                <w:szCs w:val="18"/>
              </w:rPr>
              <w:t>Search Statement</w:t>
            </w:r>
          </w:p>
        </w:tc>
      </w:tr>
      <w:tr w:rsidR="00D41455" w:rsidRPr="00E74436" w14:paraId="2F64E4A8" w14:textId="77777777" w:rsidTr="00357D04">
        <w:trPr>
          <w:trHeight w:val="290"/>
        </w:trPr>
        <w:tc>
          <w:tcPr>
            <w:tcW w:w="1743" w:type="dxa"/>
            <w:vMerge w:val="restart"/>
          </w:tcPr>
          <w:p w14:paraId="4FD5940C" w14:textId="1A9C8E7A" w:rsidR="00D41455" w:rsidRPr="00E74436" w:rsidRDefault="00343089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Pathogen</w:t>
            </w:r>
            <w:r w:rsidR="001171F3"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list</w:t>
            </w:r>
          </w:p>
        </w:tc>
        <w:tc>
          <w:tcPr>
            <w:tcW w:w="540" w:type="dxa"/>
          </w:tcPr>
          <w:p w14:paraId="72DAC6AE" w14:textId="270D99E4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850" w:type="dxa"/>
          </w:tcPr>
          <w:p w14:paraId="4E04F62C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lkhurma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494A3B17" w14:textId="77777777" w:rsidTr="00357D04">
        <w:trPr>
          <w:trHeight w:val="278"/>
        </w:trPr>
        <w:tc>
          <w:tcPr>
            <w:tcW w:w="1743" w:type="dxa"/>
            <w:vMerge/>
          </w:tcPr>
          <w:p w14:paraId="604B77A1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4CA4BF5F" w14:textId="79FC54BB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4850" w:type="dxa"/>
          </w:tcPr>
          <w:p w14:paraId="674E7E25" w14:textId="5B4264EF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encephalitis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japanese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/ or exp encephalitis virus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japanese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/ or exp Encephalitis Viruses, Japanese/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japanese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encephalitis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  <w:r w:rsidR="00210E22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</w:t>
            </w: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japanese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b encephalitis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7AAE6EC9" w14:textId="77777777" w:rsidTr="00357D04">
        <w:trPr>
          <w:trHeight w:val="290"/>
        </w:trPr>
        <w:tc>
          <w:tcPr>
            <w:tcW w:w="1743" w:type="dxa"/>
            <w:vMerge/>
          </w:tcPr>
          <w:p w14:paraId="5B445E21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3FC9BF8A" w14:textId="0BC9E434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850" w:type="dxa"/>
          </w:tcPr>
          <w:p w14:paraId="39C5F756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kyasanur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forest disease/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kyasanur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65C3E29B" w14:textId="77777777" w:rsidTr="00357D04">
        <w:trPr>
          <w:trHeight w:val="233"/>
        </w:trPr>
        <w:tc>
          <w:tcPr>
            <w:tcW w:w="1743" w:type="dxa"/>
            <w:vMerge/>
          </w:tcPr>
          <w:p w14:paraId="7BA3745E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10DD1F57" w14:textId="50237745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4850" w:type="dxa"/>
          </w:tcPr>
          <w:p w14:paraId="0E080C13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xp Encephalitis, Tick-Borne/ or exp Encephalitis Viruses, Tick-Borne/ or "Tick-Borne Encephalitis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768B6DE1" w14:textId="77777777" w:rsidTr="00357D04">
        <w:trPr>
          <w:trHeight w:val="290"/>
        </w:trPr>
        <w:tc>
          <w:tcPr>
            <w:tcW w:w="1743" w:type="dxa"/>
            <w:vMerge/>
          </w:tcPr>
          <w:p w14:paraId="5D6F39B1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26D94CDF" w14:textId="3195DDEA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4850" w:type="dxa"/>
          </w:tcPr>
          <w:p w14:paraId="7966C473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West Nile Fever/ or exp West Nile virus/ or "west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nile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38340796" w14:textId="77777777" w:rsidTr="00357D04">
        <w:trPr>
          <w:trHeight w:val="290"/>
        </w:trPr>
        <w:tc>
          <w:tcPr>
            <w:tcW w:w="1743" w:type="dxa"/>
            <w:vMerge/>
          </w:tcPr>
          <w:p w14:paraId="6A9B90A3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5E03458D" w14:textId="72F636A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4850" w:type="dxa"/>
          </w:tcPr>
          <w:p w14:paraId="3E9012F5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usutu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1495FDB6" w14:textId="77777777" w:rsidTr="00357D04">
        <w:trPr>
          <w:trHeight w:val="290"/>
        </w:trPr>
        <w:tc>
          <w:tcPr>
            <w:tcW w:w="1743" w:type="dxa"/>
            <w:vMerge/>
          </w:tcPr>
          <w:p w14:paraId="41C4CC55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3F13E361" w14:textId="4F9C7F19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4850" w:type="dxa"/>
          </w:tcPr>
          <w:p w14:paraId="7906CA90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xp ross river virus/ or "ross river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6F62A988" w14:textId="77777777" w:rsidTr="00357D04">
        <w:trPr>
          <w:trHeight w:val="260"/>
        </w:trPr>
        <w:tc>
          <w:tcPr>
            <w:tcW w:w="1743" w:type="dxa"/>
            <w:vMerge/>
          </w:tcPr>
          <w:p w14:paraId="2D2A1A6E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5932EB49" w14:textId="5612E00C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4850" w:type="dxa"/>
          </w:tcPr>
          <w:p w14:paraId="117923E4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encephalomyelitis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venezuelan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equine/ or exp encephalitis virus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venezuelan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equine/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venezuelan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equine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3985ACDF" w14:textId="77777777" w:rsidTr="00357D04">
        <w:trPr>
          <w:trHeight w:val="290"/>
        </w:trPr>
        <w:tc>
          <w:tcPr>
            <w:tcW w:w="1743" w:type="dxa"/>
            <w:vMerge/>
          </w:tcPr>
          <w:p w14:paraId="0DA508F7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370EC017" w14:textId="075CC959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4850" w:type="dxa"/>
          </w:tcPr>
          <w:p w14:paraId="4BEC0B98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ropouche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2F2BA691" w14:textId="77777777" w:rsidTr="00357D04">
        <w:trPr>
          <w:trHeight w:val="290"/>
        </w:trPr>
        <w:tc>
          <w:tcPr>
            <w:tcW w:w="1743" w:type="dxa"/>
            <w:vMerge/>
          </w:tcPr>
          <w:p w14:paraId="51690FE9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5845BB01" w14:textId="7554CDD3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4850" w:type="dxa"/>
          </w:tcPr>
          <w:p w14:paraId="062406F5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xp rift valley fever/ or exp rift valley fever virus/ or "rift valley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2E933420" w14:textId="77777777" w:rsidTr="00357D04">
        <w:trPr>
          <w:trHeight w:val="377"/>
        </w:trPr>
        <w:tc>
          <w:tcPr>
            <w:tcW w:w="1743" w:type="dxa"/>
            <w:vMerge/>
          </w:tcPr>
          <w:p w14:paraId="154D0895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38A1E00B" w14:textId="060BFF4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4850" w:type="dxa"/>
          </w:tcPr>
          <w:p w14:paraId="351CD7E5" w14:textId="6152B4DE" w:rsidR="00D41455" w:rsidRPr="00E74436" w:rsidRDefault="00E00E8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Sandfly fever </w:t>
            </w:r>
            <w:proofErr w:type="gramStart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Naples</w:t>
            </w:r>
            <w:proofErr w:type="gramEnd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virus/ or exp Phlebotomus Fever/ or exp </w:t>
            </w:r>
            <w:proofErr w:type="spellStart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Phlebovirus</w:t>
            </w:r>
            <w:proofErr w:type="spellEnd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/ or "Toscana</w:t>
            </w:r>
            <w:proofErr w:type="gramStart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00E8C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521CF94B" w14:textId="77777777" w:rsidTr="00357D04">
        <w:trPr>
          <w:trHeight w:val="350"/>
        </w:trPr>
        <w:tc>
          <w:tcPr>
            <w:tcW w:w="1743" w:type="dxa"/>
            <w:vMerge/>
          </w:tcPr>
          <w:p w14:paraId="51FF1382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6043717C" w14:textId="5D02DDAD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4850" w:type="dxa"/>
          </w:tcPr>
          <w:p w14:paraId="1665954A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hemorrhagic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fever virus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rimean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ongo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/ or exp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hemorrhagic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fever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rimean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/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rimean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ongo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3AE3FA1D" w14:textId="77777777" w:rsidTr="00357D04">
        <w:trPr>
          <w:trHeight w:val="290"/>
        </w:trPr>
        <w:tc>
          <w:tcPr>
            <w:tcW w:w="1743" w:type="dxa"/>
            <w:vMerge/>
          </w:tcPr>
          <w:p w14:paraId="50EAD534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3C94A20A" w14:textId="0AAE0462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4850" w:type="dxa"/>
          </w:tcPr>
          <w:p w14:paraId="2D1933C6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rocio</w:t>
            </w:r>
            <w:proofErr w:type="spellEnd"/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virus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33C060F6" w14:textId="77777777" w:rsidTr="00357D04">
        <w:trPr>
          <w:trHeight w:val="290"/>
        </w:trPr>
        <w:tc>
          <w:tcPr>
            <w:tcW w:w="1743" w:type="dxa"/>
            <w:vMerge/>
          </w:tcPr>
          <w:p w14:paraId="5361E9CD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56FEF370" w14:textId="45D339EC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4850" w:type="dxa"/>
          </w:tcPr>
          <w:p w14:paraId="0DCE05C7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Spondweni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1DA2711A" w14:textId="77777777" w:rsidTr="00357D04">
        <w:trPr>
          <w:trHeight w:val="290"/>
        </w:trPr>
        <w:tc>
          <w:tcPr>
            <w:tcW w:w="1743" w:type="dxa"/>
            <w:vMerge/>
          </w:tcPr>
          <w:p w14:paraId="4816770E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765483A6" w14:textId="5F0B1AF8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4850" w:type="dxa"/>
          </w:tcPr>
          <w:p w14:paraId="234B5FAF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encephalitis virus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murray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valley/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murray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valley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76C6F6C4" w14:textId="77777777" w:rsidTr="00357D04">
        <w:trPr>
          <w:trHeight w:val="260"/>
        </w:trPr>
        <w:tc>
          <w:tcPr>
            <w:tcW w:w="1743" w:type="dxa"/>
            <w:vMerge/>
          </w:tcPr>
          <w:p w14:paraId="04EA5E5C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7BD9B295" w14:textId="6435F44F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4850" w:type="dxa"/>
          </w:tcPr>
          <w:p w14:paraId="69A4EA8C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"Encephalitis, St. Louis"/ or exp "Encephalitis Virus, St. Louis"/ or ("saint 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louis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encephalitis"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st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louis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encephalitis"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)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5CF01B9F" w14:textId="77777777" w:rsidTr="00357D04">
        <w:trPr>
          <w:trHeight w:val="290"/>
        </w:trPr>
        <w:tc>
          <w:tcPr>
            <w:tcW w:w="1743" w:type="dxa"/>
            <w:vMerge/>
          </w:tcPr>
          <w:p w14:paraId="16350EB4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49F5AB59" w14:textId="5697BCDB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4850" w:type="dxa"/>
          </w:tcPr>
          <w:p w14:paraId="70BB4FC5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powassan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332E345B" w14:textId="77777777" w:rsidTr="00357D04">
        <w:trPr>
          <w:trHeight w:val="233"/>
        </w:trPr>
        <w:tc>
          <w:tcPr>
            <w:tcW w:w="1743" w:type="dxa"/>
            <w:vMerge/>
          </w:tcPr>
          <w:p w14:paraId="4E41F6BA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026081B3" w14:textId="59452FA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4850" w:type="dxa"/>
          </w:tcPr>
          <w:p w14:paraId="4B5C68D3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xp encephalomyelitis, eastern equine/ or exp encephalitis virus, eastern equine/ or "eastern equine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307729A6" w14:textId="77777777" w:rsidTr="00357D04">
        <w:trPr>
          <w:trHeight w:val="290"/>
        </w:trPr>
        <w:tc>
          <w:tcPr>
            <w:tcW w:w="1743" w:type="dxa"/>
            <w:vMerge/>
          </w:tcPr>
          <w:p w14:paraId="0B6996B3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0E9B5F67" w14:textId="3DAC05DC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4850" w:type="dxa"/>
          </w:tcPr>
          <w:p w14:paraId="79A7ABCF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mayaro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06FAC1B3" w14:textId="77777777" w:rsidTr="00357D04">
        <w:trPr>
          <w:trHeight w:val="290"/>
        </w:trPr>
        <w:tc>
          <w:tcPr>
            <w:tcW w:w="1743" w:type="dxa"/>
            <w:vMerge/>
          </w:tcPr>
          <w:p w14:paraId="48C7327D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66858C1C" w14:textId="4E2050C3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4850" w:type="dxa"/>
          </w:tcPr>
          <w:p w14:paraId="2C5D00F7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madariaga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229F1406" w14:textId="77777777" w:rsidTr="00357D04">
        <w:trPr>
          <w:trHeight w:val="287"/>
        </w:trPr>
        <w:tc>
          <w:tcPr>
            <w:tcW w:w="1743" w:type="dxa"/>
            <w:vMerge/>
          </w:tcPr>
          <w:p w14:paraId="1D2D239D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5CE5ABD2" w14:textId="4A78F3C8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4850" w:type="dxa"/>
          </w:tcPr>
          <w:p w14:paraId="71FD6F2D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'nyong-nyong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Virus/ or "O'nyong'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nyong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 or "O'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nyong-nyong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'nyong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nyong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490C120C" w14:textId="77777777" w:rsidTr="00357D04">
        <w:trPr>
          <w:trHeight w:val="260"/>
        </w:trPr>
        <w:tc>
          <w:tcPr>
            <w:tcW w:w="1743" w:type="dxa"/>
            <w:vMerge/>
          </w:tcPr>
          <w:p w14:paraId="6D99CB32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4BCFFBA0" w14:textId="58E53E74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4850" w:type="dxa"/>
          </w:tcPr>
          <w:p w14:paraId="04F513FA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xp encephalitis virus, western equine/ or exp encephalomyelitis, western equine/ or "western equine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238C1430" w14:textId="77777777" w:rsidTr="00357D04">
        <w:trPr>
          <w:trHeight w:val="290"/>
        </w:trPr>
        <w:tc>
          <w:tcPr>
            <w:tcW w:w="1743" w:type="dxa"/>
            <w:vMerge/>
          </w:tcPr>
          <w:p w14:paraId="5A558DE4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6F1D20FC" w14:textId="55488650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4850" w:type="dxa"/>
          </w:tcPr>
          <w:p w14:paraId="4B876074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sindbis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virus/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sindbis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7AA64A69" w14:textId="77777777" w:rsidTr="00357D04">
        <w:trPr>
          <w:trHeight w:val="290"/>
        </w:trPr>
        <w:tc>
          <w:tcPr>
            <w:tcW w:w="1743" w:type="dxa"/>
            <w:vMerge/>
          </w:tcPr>
          <w:p w14:paraId="78F7BD8E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4FEF4B4E" w14:textId="04602F00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4850" w:type="dxa"/>
          </w:tcPr>
          <w:p w14:paraId="2A28CF52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barmah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08398391" w14:textId="77777777" w:rsidTr="00357D04">
        <w:trPr>
          <w:trHeight w:val="377"/>
        </w:trPr>
        <w:tc>
          <w:tcPr>
            <w:tcW w:w="1743" w:type="dxa"/>
            <w:vMerge/>
          </w:tcPr>
          <w:p w14:paraId="693ABB6D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5881A53D" w14:textId="0C2B03BA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4850" w:type="dxa"/>
          </w:tcPr>
          <w:p w14:paraId="00AD022F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exp encephalitis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alifornia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/ or exp encephalitis virus,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alifornia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/ or 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alifornia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encephalitis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443D084F" w14:textId="77777777" w:rsidTr="00357D04">
        <w:trPr>
          <w:trHeight w:val="290"/>
        </w:trPr>
        <w:tc>
          <w:tcPr>
            <w:tcW w:w="1743" w:type="dxa"/>
            <w:vMerge/>
          </w:tcPr>
          <w:p w14:paraId="0CE7241B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217917E3" w14:textId="6E389CE0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4850" w:type="dxa"/>
          </w:tcPr>
          <w:p w14:paraId="3D962603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xp la crosse virus/ or "la crosse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06220CE3" w14:textId="77777777" w:rsidTr="00357D04">
        <w:trPr>
          <w:trHeight w:val="288"/>
        </w:trPr>
        <w:tc>
          <w:tcPr>
            <w:tcW w:w="1743" w:type="dxa"/>
            <w:vMerge/>
          </w:tcPr>
          <w:p w14:paraId="45126745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74749E4E" w14:textId="7CB4F470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4850" w:type="dxa"/>
          </w:tcPr>
          <w:p w14:paraId="38EA0DD9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xp Severe Fever with Thrombocytopenia Syndrome/ or ("severe fever with thrombocytopenia syndrome" or "severe fever thrombocytopenia syndrome" or "severe febrile thrombocytopenia syndrome"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)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4F2CF4C3" w14:textId="77777777" w:rsidTr="00357D04">
        <w:trPr>
          <w:trHeight w:val="290"/>
        </w:trPr>
        <w:tc>
          <w:tcPr>
            <w:tcW w:w="1743" w:type="dxa"/>
            <w:vMerge/>
          </w:tcPr>
          <w:p w14:paraId="6B9597E7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635505C7" w14:textId="0D2BFD00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4850" w:type="dxa"/>
          </w:tcPr>
          <w:p w14:paraId="4FCB8EAA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chandipura</w:t>
            </w:r>
            <w:proofErr w:type="spellEnd"/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"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191301CE" w14:textId="77777777" w:rsidTr="00357D04">
        <w:trPr>
          <w:trHeight w:val="323"/>
        </w:trPr>
        <w:tc>
          <w:tcPr>
            <w:tcW w:w="1743" w:type="dxa"/>
          </w:tcPr>
          <w:p w14:paraId="3DA13CAF" w14:textId="6F329573" w:rsidR="00D41455" w:rsidRPr="00E74436" w:rsidRDefault="004C3AB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lastRenderedPageBreak/>
              <w:t>Outbreak terms</w:t>
            </w:r>
          </w:p>
        </w:tc>
        <w:tc>
          <w:tcPr>
            <w:tcW w:w="540" w:type="dxa"/>
          </w:tcPr>
          <w:p w14:paraId="0AB6B0FD" w14:textId="39BA5D7C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4850" w:type="dxa"/>
          </w:tcPr>
          <w:p w14:paraId="1DB08CB7" w14:textId="1D270E40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("epidemic*" or "pandemic*" or "outbreak*" or "public health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mergenc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" or "global health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mergenc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*"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)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  <w:r w:rsidR="00210E22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</w:t>
            </w: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 or exp disease outbreaks/ or exp epidemics/ or exp pandemics/</w:t>
            </w:r>
          </w:p>
        </w:tc>
      </w:tr>
      <w:tr w:rsidR="00D41455" w:rsidRPr="00E74436" w14:paraId="5092FF33" w14:textId="77777777" w:rsidTr="00357D04">
        <w:trPr>
          <w:trHeight w:val="692"/>
        </w:trPr>
        <w:tc>
          <w:tcPr>
            <w:tcW w:w="1743" w:type="dxa"/>
            <w:vMerge w:val="restart"/>
          </w:tcPr>
          <w:p w14:paraId="2C87FB96" w14:textId="0EFE7E79" w:rsidR="00D41455" w:rsidRPr="00E74436" w:rsidRDefault="000B33EB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Arial"/>
                <w:color w:val="000000"/>
                <w:sz w:val="18"/>
                <w:szCs w:val="18"/>
              </w:rPr>
              <w:t xml:space="preserve">Evaluation/Reflections/Lessons Learned and Additional </w:t>
            </w:r>
            <w:r w:rsidR="00216BE4">
              <w:rPr>
                <w:rFonts w:ascii="Arial Narrow" w:hAnsi="Arial Narrow" w:cs="Arial"/>
                <w:color w:val="000000"/>
                <w:sz w:val="18"/>
                <w:szCs w:val="18"/>
              </w:rPr>
              <w:t>Terms Related</w:t>
            </w:r>
            <w:r w:rsidRPr="00E74436">
              <w:rPr>
                <w:rFonts w:ascii="Arial Narrow" w:hAnsi="Arial Narrow" w:cs="Arial"/>
                <w:color w:val="000000"/>
                <w:sz w:val="18"/>
                <w:szCs w:val="18"/>
              </w:rPr>
              <w:t xml:space="preserve"> to Outbreak Preparedness and Response</w:t>
            </w:r>
          </w:p>
        </w:tc>
        <w:tc>
          <w:tcPr>
            <w:tcW w:w="540" w:type="dxa"/>
          </w:tcPr>
          <w:p w14:paraId="0938ED98" w14:textId="0529B81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4850" w:type="dxa"/>
          </w:tcPr>
          <w:p w14:paraId="67FF84B5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xp Program Evaluation/ or exp Quality Improvement/ or exp Needs Assessment/ or exp Total Quality Management/ or exp Efﬁciency/ or exp Efﬁciency, Organizational/ or exp Management Audit/ or exp Public Health Practice/ or exp Systems Analysis/ or exp "Evaluation Studies as Topic"/ or exp Checklist/ or exp Benchmarking/ or exp Quality Control/ or exp Delphi Technique/ or exp "Task Performance and Analysis"/ or *Retrospective Studies/ or exp Evaluation Study/</w:t>
            </w:r>
          </w:p>
        </w:tc>
      </w:tr>
      <w:tr w:rsidR="00D41455" w:rsidRPr="00E74436" w14:paraId="2E003F38" w14:textId="77777777" w:rsidTr="00357D04">
        <w:trPr>
          <w:trHeight w:val="530"/>
        </w:trPr>
        <w:tc>
          <w:tcPr>
            <w:tcW w:w="1743" w:type="dxa"/>
            <w:vMerge/>
          </w:tcPr>
          <w:p w14:paraId="08C4DF66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32553380" w14:textId="42C132C1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4850" w:type="dxa"/>
          </w:tcPr>
          <w:p w14:paraId="09A58587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("lesson*" or "learn*" or "best practice*" or "good practice*" or "knowledge*" or "insight*" or "after action" or "policy brief*" or "policy implication*" or "effectiveness-implementation" or "evidence-based management" or "after-action" or "in action" or "in-action" or "recommend*" or "implication*" or "case stud*")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,ab,cl,oa,kw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773C2062" w14:textId="77777777" w:rsidTr="00357D04">
        <w:trPr>
          <w:trHeight w:val="728"/>
        </w:trPr>
        <w:tc>
          <w:tcPr>
            <w:tcW w:w="1743" w:type="dxa"/>
            <w:vMerge/>
          </w:tcPr>
          <w:p w14:paraId="254D745B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5A862381" w14:textId="3AB74E8E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4850" w:type="dxa"/>
          </w:tcPr>
          <w:p w14:paraId="670CF5BC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(challenge* or barrier* or fail* or shortcoming* or limitation* or gap or gaps or weakness* or constraint* or obstacle* or difﬁcult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facilitat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success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pportunit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improv* or strength* or experience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sustainab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reﬂect* or review* or feedback or debrief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valuat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assess* or effective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fﬁcien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impact* or outcome* or perform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pprais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benchmark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nhanc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qualit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ineffective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fﬁcac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audit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nalyz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nalys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report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measur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* or framework* or indicator* or standard* or Polic* or system* or achievement*)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6D3E2B7C" w14:textId="77777777" w:rsidTr="00357D04">
        <w:trPr>
          <w:trHeight w:val="287"/>
        </w:trPr>
        <w:tc>
          <w:tcPr>
            <w:tcW w:w="1743" w:type="dxa"/>
            <w:vMerge/>
          </w:tcPr>
          <w:p w14:paraId="0BFD2B90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58B34FCD" w14:textId="199BE06B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4850" w:type="dxa"/>
          </w:tcPr>
          <w:p w14:paraId="72096394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(prevent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strateg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uthori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plan* or recover* or "in advance" or "planning for" or addressing or tackle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priorit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* or approach*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emerg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*)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192CA9BD" w14:textId="77777777" w:rsidTr="00357D04">
        <w:trPr>
          <w:trHeight w:val="290"/>
        </w:trPr>
        <w:tc>
          <w:tcPr>
            <w:tcW w:w="1743" w:type="dxa"/>
            <w:vMerge/>
          </w:tcPr>
          <w:p w14:paraId="118B0A58" w14:textId="77777777" w:rsidR="00D41455" w:rsidRPr="00E74436" w:rsidRDefault="00D41455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</w:p>
        </w:tc>
        <w:tc>
          <w:tcPr>
            <w:tcW w:w="540" w:type="dxa"/>
          </w:tcPr>
          <w:p w14:paraId="051724AB" w14:textId="7722EA7F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4850" w:type="dxa"/>
          </w:tcPr>
          <w:p w14:paraId="63E667E5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 xml:space="preserve">(Preparedness or 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respon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* or Surveillance or Readiness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).</w:t>
            </w:r>
            <w:proofErr w:type="spell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ti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ab,cl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</w:t>
            </w:r>
            <w:proofErr w:type="gramStart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oa,kw</w:t>
            </w:r>
            <w:proofErr w:type="gram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,kf</w:t>
            </w:r>
            <w:proofErr w:type="spellEnd"/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.</w:t>
            </w:r>
          </w:p>
        </w:tc>
      </w:tr>
      <w:tr w:rsidR="00D41455" w:rsidRPr="00E74436" w14:paraId="1540CF16" w14:textId="77777777" w:rsidTr="00357D04">
        <w:trPr>
          <w:trHeight w:val="323"/>
        </w:trPr>
        <w:tc>
          <w:tcPr>
            <w:tcW w:w="1743" w:type="dxa"/>
          </w:tcPr>
          <w:p w14:paraId="05AD10EF" w14:textId="616AF4E9" w:rsidR="00D41455" w:rsidRPr="00E74436" w:rsidRDefault="0056527A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theme="minorHAnsi"/>
                <w:sz w:val="18"/>
                <w:szCs w:val="18"/>
              </w:rPr>
              <w:t>All previous terms combined</w:t>
            </w:r>
          </w:p>
        </w:tc>
        <w:tc>
          <w:tcPr>
            <w:tcW w:w="540" w:type="dxa"/>
          </w:tcPr>
          <w:p w14:paraId="61788090" w14:textId="55F3D130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5</w:t>
            </w:r>
          </w:p>
        </w:tc>
        <w:tc>
          <w:tcPr>
            <w:tcW w:w="14850" w:type="dxa"/>
          </w:tcPr>
          <w:p w14:paraId="66E90A66" w14:textId="77777777" w:rsidR="00D41455" w:rsidRPr="00E74436" w:rsidRDefault="00D4145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0 or 31 or 32 or 33 or 34</w:t>
            </w:r>
          </w:p>
        </w:tc>
      </w:tr>
      <w:tr w:rsidR="00343089" w:rsidRPr="00E74436" w14:paraId="1F8D97BA" w14:textId="77777777" w:rsidTr="00357D04">
        <w:trPr>
          <w:trHeight w:val="323"/>
        </w:trPr>
        <w:tc>
          <w:tcPr>
            <w:tcW w:w="1743" w:type="dxa"/>
          </w:tcPr>
          <w:p w14:paraId="33845A10" w14:textId="6469602F" w:rsidR="00343089" w:rsidRPr="00E74436" w:rsidRDefault="00343089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theme="minorHAnsi"/>
                <w:sz w:val="18"/>
                <w:szCs w:val="18"/>
              </w:rPr>
              <w:t>All pathogen list combined</w:t>
            </w:r>
          </w:p>
        </w:tc>
        <w:tc>
          <w:tcPr>
            <w:tcW w:w="540" w:type="dxa"/>
          </w:tcPr>
          <w:p w14:paraId="72554546" w14:textId="481D9FB2" w:rsidR="00343089" w:rsidRPr="00E74436" w:rsidRDefault="00343089" w:rsidP="00343089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6</w:t>
            </w:r>
          </w:p>
        </w:tc>
        <w:tc>
          <w:tcPr>
            <w:tcW w:w="14850" w:type="dxa"/>
          </w:tcPr>
          <w:p w14:paraId="4C4F76CE" w14:textId="77777777" w:rsidR="00343089" w:rsidRPr="00E74436" w:rsidRDefault="00343089" w:rsidP="0034308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1 or 2 or 3 or 4 or 5 or 6 or 7 or 8 or 9 or 10 or 11 or 12 or 13 or 14 or 15 or 16 or 17 or 18 or 19 or 20 or 21 or 22 or 23 or 24 or 25 or 26 or 27 or 28</w:t>
            </w:r>
          </w:p>
        </w:tc>
      </w:tr>
      <w:tr w:rsidR="00343089" w:rsidRPr="00E74436" w14:paraId="0C6BB7D2" w14:textId="77777777" w:rsidTr="00357D04">
        <w:trPr>
          <w:trHeight w:val="440"/>
        </w:trPr>
        <w:tc>
          <w:tcPr>
            <w:tcW w:w="1743" w:type="dxa"/>
          </w:tcPr>
          <w:p w14:paraId="2A66E44F" w14:textId="399BD8B2" w:rsidR="00343089" w:rsidRPr="00E74436" w:rsidRDefault="00343089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theme="minorHAnsi"/>
                <w:sz w:val="18"/>
                <w:szCs w:val="18"/>
              </w:rPr>
              <w:t xml:space="preserve">Combined </w:t>
            </w:r>
            <w:proofErr w:type="gramStart"/>
            <w:r w:rsidRPr="00E74436">
              <w:rPr>
                <w:rFonts w:ascii="Arial Narrow" w:hAnsi="Arial Narrow" w:cstheme="minorHAnsi"/>
                <w:sz w:val="18"/>
                <w:szCs w:val="18"/>
              </w:rPr>
              <w:t>Search  of</w:t>
            </w:r>
            <w:proofErr w:type="gramEnd"/>
            <w:r w:rsidRPr="00E74436">
              <w:rPr>
                <w:rFonts w:ascii="Arial Narrow" w:hAnsi="Arial Narrow" w:cstheme="minorHAnsi"/>
                <w:sz w:val="18"/>
                <w:szCs w:val="18"/>
              </w:rPr>
              <w:t xml:space="preserve"> each area</w:t>
            </w:r>
          </w:p>
        </w:tc>
        <w:tc>
          <w:tcPr>
            <w:tcW w:w="540" w:type="dxa"/>
          </w:tcPr>
          <w:p w14:paraId="16027AB6" w14:textId="2B63B015" w:rsidR="00343089" w:rsidRPr="00E74436" w:rsidRDefault="00343089" w:rsidP="00343089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4850" w:type="dxa"/>
          </w:tcPr>
          <w:p w14:paraId="782A5E2C" w14:textId="77777777" w:rsidR="00343089" w:rsidRPr="00E74436" w:rsidRDefault="00343089" w:rsidP="0034308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29 and 35 and 36</w:t>
            </w:r>
          </w:p>
        </w:tc>
      </w:tr>
      <w:tr w:rsidR="00343089" w:rsidRPr="00E74436" w14:paraId="06A3A516" w14:textId="77777777" w:rsidTr="00357D04">
        <w:trPr>
          <w:trHeight w:val="290"/>
        </w:trPr>
        <w:tc>
          <w:tcPr>
            <w:tcW w:w="1743" w:type="dxa"/>
          </w:tcPr>
          <w:p w14:paraId="2C9DEC16" w14:textId="03129C4A" w:rsidR="00343089" w:rsidRPr="00E74436" w:rsidRDefault="00343089" w:rsidP="00790B3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theme="minorHAnsi"/>
                <w:sz w:val="18"/>
                <w:szCs w:val="18"/>
              </w:rPr>
              <w:t>Time limit</w:t>
            </w:r>
          </w:p>
        </w:tc>
        <w:tc>
          <w:tcPr>
            <w:tcW w:w="540" w:type="dxa"/>
          </w:tcPr>
          <w:p w14:paraId="1B77B441" w14:textId="6833F72A" w:rsidR="00343089" w:rsidRPr="00E74436" w:rsidRDefault="00343089" w:rsidP="00343089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4850" w:type="dxa"/>
          </w:tcPr>
          <w:p w14:paraId="5A4AE798" w14:textId="77777777" w:rsidR="00343089" w:rsidRPr="00E74436" w:rsidRDefault="00343089" w:rsidP="0034308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 Narrow" w:hAnsi="Arial Narrow" w:cs="Calibri"/>
                <w:color w:val="000000"/>
                <w:sz w:val="18"/>
                <w:szCs w:val="18"/>
              </w:rPr>
            </w:pPr>
            <w:r w:rsidRPr="00E74436">
              <w:rPr>
                <w:rFonts w:ascii="Arial Narrow" w:hAnsi="Arial Narrow" w:cs="Calibri"/>
                <w:color w:val="000000"/>
                <w:sz w:val="18"/>
                <w:szCs w:val="18"/>
              </w:rPr>
              <w:t>limit 37 to yr="2000 -Current"</w:t>
            </w:r>
          </w:p>
        </w:tc>
      </w:tr>
    </w:tbl>
    <w:p w14:paraId="3B720E43" w14:textId="77777777" w:rsidR="0063437A" w:rsidRDefault="0063437A" w:rsidP="004F59CA">
      <w:pPr>
        <w:rPr>
          <w:rFonts w:ascii="Arial" w:hAnsi="Arial" w:cs="Arial"/>
          <w:b/>
          <w:bCs/>
          <w:i/>
          <w:iCs/>
          <w:sz w:val="24"/>
          <w:szCs w:val="24"/>
        </w:rPr>
      </w:pPr>
    </w:p>
    <w:p w14:paraId="24042E73" w14:textId="77777777" w:rsidR="004F59CA" w:rsidRDefault="004F59CA" w:rsidP="004F59CA">
      <w:pPr>
        <w:rPr>
          <w:rFonts w:ascii="Arial" w:hAnsi="Arial" w:cs="Arial"/>
          <w:sz w:val="24"/>
          <w:szCs w:val="24"/>
        </w:rPr>
      </w:pPr>
    </w:p>
    <w:p w14:paraId="4BB68B1C" w14:textId="77777777" w:rsidR="009A5BC5" w:rsidRPr="003B48E0" w:rsidRDefault="009A5BC5" w:rsidP="004F59CA">
      <w:pPr>
        <w:rPr>
          <w:rFonts w:ascii="Arial" w:hAnsi="Arial" w:cs="Arial"/>
          <w:sz w:val="24"/>
          <w:szCs w:val="24"/>
        </w:rPr>
      </w:pPr>
    </w:p>
    <w:p w14:paraId="4F76B1FE" w14:textId="77777777" w:rsidR="004F59CA" w:rsidRDefault="004F59CA" w:rsidP="004F59CA">
      <w:pPr>
        <w:rPr>
          <w:rFonts w:ascii="Arial" w:hAnsi="Arial" w:cs="Arial"/>
          <w:sz w:val="24"/>
          <w:szCs w:val="24"/>
        </w:rPr>
      </w:pPr>
    </w:p>
    <w:sectPr w:rsidR="004F59CA" w:rsidSect="00DB211D">
      <w:pgSz w:w="20160" w:h="12240" w:orient="landscape" w:code="5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6B933EF" w14:textId="77777777" w:rsidR="008869BD" w:rsidRDefault="008869BD" w:rsidP="00710936">
      <w:pPr>
        <w:spacing w:after="0" w:line="240" w:lineRule="auto"/>
      </w:pPr>
      <w:r>
        <w:separator/>
      </w:r>
    </w:p>
  </w:endnote>
  <w:endnote w:type="continuationSeparator" w:id="0">
    <w:p w14:paraId="5276AB92" w14:textId="77777777" w:rsidR="008869BD" w:rsidRDefault="008869BD" w:rsidP="007109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badi">
    <w:charset w:val="00"/>
    <w:family w:val="swiss"/>
    <w:pitch w:val="variable"/>
    <w:sig w:usb0="80000003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4924775" w14:textId="77777777" w:rsidR="004F55B6" w:rsidRPr="00710936" w:rsidRDefault="004F55B6" w:rsidP="00710936">
    <w:pPr>
      <w:widowControl w:val="0"/>
      <w:pBdr>
        <w:top w:val="single" w:sz="4" w:space="0" w:color="auto"/>
      </w:pBdr>
      <w:autoSpaceDE w:val="0"/>
      <w:autoSpaceDN w:val="0"/>
      <w:adjustRightInd w:val="0"/>
      <w:spacing w:after="0" w:line="240" w:lineRule="auto"/>
      <w:jc w:val="right"/>
      <w:rPr>
        <w:rFonts w:eastAsia="Times New Roman" w:cstheme="minorHAnsi"/>
        <w:sz w:val="24"/>
        <w:szCs w:val="24"/>
      </w:rPr>
    </w:pPr>
    <w:r w:rsidRPr="00710936">
      <w:rPr>
        <w:rFonts w:eastAsia="Times New Roman" w:cstheme="minorHAnsi"/>
        <w:iCs/>
        <w:sz w:val="18"/>
        <w:szCs w:val="18"/>
      </w:rPr>
      <w:t xml:space="preserve">Page </w:t>
    </w:r>
    <w:r w:rsidRPr="0034117E">
      <w:rPr>
        <w:rFonts w:eastAsia="Times New Roman" w:cstheme="minorHAnsi"/>
        <w:iCs/>
        <w:sz w:val="18"/>
        <w:szCs w:val="18"/>
      </w:rPr>
      <w:fldChar w:fldCharType="begin"/>
    </w:r>
    <w:r w:rsidRPr="0034117E">
      <w:rPr>
        <w:rFonts w:eastAsia="Times New Roman" w:cstheme="minorHAnsi"/>
        <w:iCs/>
        <w:sz w:val="18"/>
        <w:szCs w:val="18"/>
      </w:rPr>
      <w:instrText xml:space="preserve"> PAGE   \* MERGEFORMAT </w:instrText>
    </w:r>
    <w:r w:rsidRPr="0034117E">
      <w:rPr>
        <w:rFonts w:eastAsia="Times New Roman" w:cstheme="minorHAnsi"/>
        <w:iCs/>
        <w:sz w:val="18"/>
        <w:szCs w:val="18"/>
      </w:rPr>
      <w:fldChar w:fldCharType="separate"/>
    </w:r>
    <w:r>
      <w:rPr>
        <w:rFonts w:eastAsia="Times New Roman" w:cstheme="minorHAnsi"/>
        <w:iCs/>
        <w:noProof/>
        <w:sz w:val="18"/>
        <w:szCs w:val="18"/>
      </w:rPr>
      <w:t>1</w:t>
    </w:r>
    <w:r w:rsidRPr="0034117E">
      <w:rPr>
        <w:rFonts w:eastAsia="Times New Roman" w:cstheme="minorHAnsi"/>
        <w:iCs/>
        <w:noProof/>
        <w:sz w:val="18"/>
        <w:szCs w:val="18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1D9688" w14:textId="77777777" w:rsidR="008869BD" w:rsidRDefault="008869BD" w:rsidP="00710936">
      <w:pPr>
        <w:spacing w:after="0" w:line="240" w:lineRule="auto"/>
      </w:pPr>
      <w:r>
        <w:separator/>
      </w:r>
    </w:p>
  </w:footnote>
  <w:footnote w:type="continuationSeparator" w:id="0">
    <w:p w14:paraId="108C8D67" w14:textId="77777777" w:rsidR="008869BD" w:rsidRDefault="008869BD" w:rsidP="007109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EB038C4"/>
    <w:multiLevelType w:val="hybridMultilevel"/>
    <w:tmpl w:val="FB64C8D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022A7F"/>
    <w:multiLevelType w:val="multilevel"/>
    <w:tmpl w:val="F454BE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2DC10919"/>
    <w:multiLevelType w:val="multilevel"/>
    <w:tmpl w:val="8B5258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31EE2815"/>
    <w:multiLevelType w:val="hybridMultilevel"/>
    <w:tmpl w:val="1272F432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442425"/>
    <w:multiLevelType w:val="hybridMultilevel"/>
    <w:tmpl w:val="A93CD3B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3CF5190"/>
    <w:multiLevelType w:val="hybridMultilevel"/>
    <w:tmpl w:val="7F4CF00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BE03841"/>
    <w:multiLevelType w:val="hybridMultilevel"/>
    <w:tmpl w:val="C4AC7FC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00F13EB"/>
    <w:multiLevelType w:val="hybridMultilevel"/>
    <w:tmpl w:val="E9DE71D0"/>
    <w:lvl w:ilvl="0" w:tplc="46A22F5E">
      <w:start w:val="1"/>
      <w:numFmt w:val="bullet"/>
      <w:lvlText w:val="-"/>
      <w:lvlJc w:val="left"/>
      <w:pPr>
        <w:ind w:left="720" w:hanging="360"/>
      </w:pPr>
      <w:rPr>
        <w:rFonts w:ascii="Abadi" w:hAnsi="Aba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2E700FF"/>
    <w:multiLevelType w:val="hybridMultilevel"/>
    <w:tmpl w:val="B1B03EB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5583774"/>
    <w:multiLevelType w:val="multilevel"/>
    <w:tmpl w:val="298AF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65E2659D"/>
    <w:multiLevelType w:val="multilevel"/>
    <w:tmpl w:val="116EE6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79144D07"/>
    <w:multiLevelType w:val="hybridMultilevel"/>
    <w:tmpl w:val="AA1685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A5D04D3"/>
    <w:multiLevelType w:val="hybridMultilevel"/>
    <w:tmpl w:val="7C1826B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CAA636F"/>
    <w:multiLevelType w:val="hybridMultilevel"/>
    <w:tmpl w:val="AC1E75C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66116F"/>
    <w:multiLevelType w:val="hybridMultilevel"/>
    <w:tmpl w:val="20B4070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E91226"/>
    <w:multiLevelType w:val="hybridMultilevel"/>
    <w:tmpl w:val="D44C1FA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F390073"/>
    <w:multiLevelType w:val="multilevel"/>
    <w:tmpl w:val="C4964A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918367571">
    <w:abstractNumId w:val="11"/>
  </w:num>
  <w:num w:numId="2" w16cid:durableId="883828257">
    <w:abstractNumId w:val="15"/>
  </w:num>
  <w:num w:numId="3" w16cid:durableId="1923761077">
    <w:abstractNumId w:val="5"/>
  </w:num>
  <w:num w:numId="4" w16cid:durableId="1236091454">
    <w:abstractNumId w:val="13"/>
  </w:num>
  <w:num w:numId="5" w16cid:durableId="894008283">
    <w:abstractNumId w:val="7"/>
  </w:num>
  <w:num w:numId="6" w16cid:durableId="1031340037">
    <w:abstractNumId w:val="14"/>
  </w:num>
  <w:num w:numId="7" w16cid:durableId="1590575521">
    <w:abstractNumId w:val="3"/>
  </w:num>
  <w:num w:numId="8" w16cid:durableId="1034694141">
    <w:abstractNumId w:val="0"/>
  </w:num>
  <w:num w:numId="9" w16cid:durableId="1064061334">
    <w:abstractNumId w:val="4"/>
  </w:num>
  <w:num w:numId="10" w16cid:durableId="2120369072">
    <w:abstractNumId w:val="12"/>
  </w:num>
  <w:num w:numId="11" w16cid:durableId="195194858">
    <w:abstractNumId w:val="6"/>
  </w:num>
  <w:num w:numId="12" w16cid:durableId="993727881">
    <w:abstractNumId w:val="9"/>
  </w:num>
  <w:num w:numId="13" w16cid:durableId="837110847">
    <w:abstractNumId w:val="8"/>
  </w:num>
  <w:num w:numId="14" w16cid:durableId="1832402372">
    <w:abstractNumId w:val="2"/>
  </w:num>
  <w:num w:numId="15" w16cid:durableId="801772750">
    <w:abstractNumId w:val="10"/>
  </w:num>
  <w:num w:numId="16" w16cid:durableId="1573469470">
    <w:abstractNumId w:val="16"/>
  </w:num>
  <w:num w:numId="17" w16cid:durableId="13726814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2MDcxMjQyMjewNDAxNzNX0lEKTi0uzszPAykwNqsFAKPJJo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5fe0e2paewfueps0ep505npd55tzeszzw2&quot;&gt;WHO_scoping_review&lt;record-ids&gt;&lt;item&gt;40408&lt;/item&gt;&lt;/record-ids&gt;&lt;/item&gt;&lt;/Libraries&gt;"/>
  </w:docVars>
  <w:rsids>
    <w:rsidRoot w:val="00710936"/>
    <w:rsid w:val="00001C15"/>
    <w:rsid w:val="000030BA"/>
    <w:rsid w:val="00003DC5"/>
    <w:rsid w:val="000042E5"/>
    <w:rsid w:val="0000483C"/>
    <w:rsid w:val="000054DF"/>
    <w:rsid w:val="0000582F"/>
    <w:rsid w:val="000066EF"/>
    <w:rsid w:val="000067AA"/>
    <w:rsid w:val="000118D8"/>
    <w:rsid w:val="00012072"/>
    <w:rsid w:val="00014E8A"/>
    <w:rsid w:val="000168FD"/>
    <w:rsid w:val="0002037A"/>
    <w:rsid w:val="00021B44"/>
    <w:rsid w:val="00022BD6"/>
    <w:rsid w:val="00022C43"/>
    <w:rsid w:val="00023F16"/>
    <w:rsid w:val="00024D99"/>
    <w:rsid w:val="0002723E"/>
    <w:rsid w:val="000273D0"/>
    <w:rsid w:val="00027766"/>
    <w:rsid w:val="000277AA"/>
    <w:rsid w:val="00030F39"/>
    <w:rsid w:val="000310F6"/>
    <w:rsid w:val="0003252B"/>
    <w:rsid w:val="00033F2D"/>
    <w:rsid w:val="00034D67"/>
    <w:rsid w:val="00035CC8"/>
    <w:rsid w:val="00035D48"/>
    <w:rsid w:val="00036276"/>
    <w:rsid w:val="00036AD5"/>
    <w:rsid w:val="00037C07"/>
    <w:rsid w:val="00040BC9"/>
    <w:rsid w:val="00042167"/>
    <w:rsid w:val="00042DE5"/>
    <w:rsid w:val="00042E6A"/>
    <w:rsid w:val="000430D4"/>
    <w:rsid w:val="0004469A"/>
    <w:rsid w:val="00045300"/>
    <w:rsid w:val="0005011F"/>
    <w:rsid w:val="00050152"/>
    <w:rsid w:val="0005113A"/>
    <w:rsid w:val="00051A42"/>
    <w:rsid w:val="00051C77"/>
    <w:rsid w:val="00051D8B"/>
    <w:rsid w:val="00052DFC"/>
    <w:rsid w:val="000566AE"/>
    <w:rsid w:val="00062425"/>
    <w:rsid w:val="000653E0"/>
    <w:rsid w:val="000675F6"/>
    <w:rsid w:val="00070DEF"/>
    <w:rsid w:val="00071836"/>
    <w:rsid w:val="00072A36"/>
    <w:rsid w:val="00073196"/>
    <w:rsid w:val="000731E2"/>
    <w:rsid w:val="00073A0B"/>
    <w:rsid w:val="00073D0D"/>
    <w:rsid w:val="00073F05"/>
    <w:rsid w:val="00074573"/>
    <w:rsid w:val="000747F1"/>
    <w:rsid w:val="00075EFE"/>
    <w:rsid w:val="000773C9"/>
    <w:rsid w:val="000807EB"/>
    <w:rsid w:val="00080FFA"/>
    <w:rsid w:val="00081F36"/>
    <w:rsid w:val="00082993"/>
    <w:rsid w:val="00085F05"/>
    <w:rsid w:val="00087285"/>
    <w:rsid w:val="000874F9"/>
    <w:rsid w:val="000879A0"/>
    <w:rsid w:val="0009233A"/>
    <w:rsid w:val="000928DB"/>
    <w:rsid w:val="0009512B"/>
    <w:rsid w:val="000959A5"/>
    <w:rsid w:val="00096320"/>
    <w:rsid w:val="00096706"/>
    <w:rsid w:val="000A0462"/>
    <w:rsid w:val="000A0D40"/>
    <w:rsid w:val="000A0E40"/>
    <w:rsid w:val="000A1C5D"/>
    <w:rsid w:val="000A290A"/>
    <w:rsid w:val="000A397B"/>
    <w:rsid w:val="000A3B8E"/>
    <w:rsid w:val="000A46E3"/>
    <w:rsid w:val="000A4FFD"/>
    <w:rsid w:val="000A5270"/>
    <w:rsid w:val="000A5B5B"/>
    <w:rsid w:val="000A668F"/>
    <w:rsid w:val="000A691D"/>
    <w:rsid w:val="000B1699"/>
    <w:rsid w:val="000B339D"/>
    <w:rsid w:val="000B33EB"/>
    <w:rsid w:val="000B3736"/>
    <w:rsid w:val="000B4525"/>
    <w:rsid w:val="000B471A"/>
    <w:rsid w:val="000B5A4D"/>
    <w:rsid w:val="000B77CE"/>
    <w:rsid w:val="000C145D"/>
    <w:rsid w:val="000C4D29"/>
    <w:rsid w:val="000C5412"/>
    <w:rsid w:val="000C652E"/>
    <w:rsid w:val="000D0ABB"/>
    <w:rsid w:val="000D1BE3"/>
    <w:rsid w:val="000D2662"/>
    <w:rsid w:val="000D3B02"/>
    <w:rsid w:val="000D4231"/>
    <w:rsid w:val="000D5088"/>
    <w:rsid w:val="000D649F"/>
    <w:rsid w:val="000D6CD0"/>
    <w:rsid w:val="000D799D"/>
    <w:rsid w:val="000D7C40"/>
    <w:rsid w:val="000E084D"/>
    <w:rsid w:val="000E0A2B"/>
    <w:rsid w:val="000E2623"/>
    <w:rsid w:val="000E5314"/>
    <w:rsid w:val="000E5A0C"/>
    <w:rsid w:val="000E5CB6"/>
    <w:rsid w:val="000E6C1B"/>
    <w:rsid w:val="000F0D6D"/>
    <w:rsid w:val="000F13B2"/>
    <w:rsid w:val="000F2A8A"/>
    <w:rsid w:val="000F4ABB"/>
    <w:rsid w:val="000F67F6"/>
    <w:rsid w:val="00100CDE"/>
    <w:rsid w:val="0010181C"/>
    <w:rsid w:val="001018EB"/>
    <w:rsid w:val="00103250"/>
    <w:rsid w:val="0010409F"/>
    <w:rsid w:val="001064A9"/>
    <w:rsid w:val="00106684"/>
    <w:rsid w:val="001076C3"/>
    <w:rsid w:val="001102BC"/>
    <w:rsid w:val="00111260"/>
    <w:rsid w:val="00111600"/>
    <w:rsid w:val="00111615"/>
    <w:rsid w:val="00111868"/>
    <w:rsid w:val="0011266F"/>
    <w:rsid w:val="00113FB1"/>
    <w:rsid w:val="0011445D"/>
    <w:rsid w:val="0011552F"/>
    <w:rsid w:val="00115817"/>
    <w:rsid w:val="00115C40"/>
    <w:rsid w:val="001165F8"/>
    <w:rsid w:val="001171F3"/>
    <w:rsid w:val="00117230"/>
    <w:rsid w:val="001174AE"/>
    <w:rsid w:val="00120F97"/>
    <w:rsid w:val="00125D26"/>
    <w:rsid w:val="00127037"/>
    <w:rsid w:val="001308B8"/>
    <w:rsid w:val="00130EDF"/>
    <w:rsid w:val="00130EF8"/>
    <w:rsid w:val="0013192B"/>
    <w:rsid w:val="00131C72"/>
    <w:rsid w:val="0013210E"/>
    <w:rsid w:val="001343FB"/>
    <w:rsid w:val="00134771"/>
    <w:rsid w:val="00134857"/>
    <w:rsid w:val="001351AF"/>
    <w:rsid w:val="0013676C"/>
    <w:rsid w:val="001402C2"/>
    <w:rsid w:val="001409A8"/>
    <w:rsid w:val="00141641"/>
    <w:rsid w:val="00141EEF"/>
    <w:rsid w:val="001420B3"/>
    <w:rsid w:val="001420C1"/>
    <w:rsid w:val="0014384B"/>
    <w:rsid w:val="00144F27"/>
    <w:rsid w:val="0014563D"/>
    <w:rsid w:val="00146C7E"/>
    <w:rsid w:val="00147A0D"/>
    <w:rsid w:val="00150735"/>
    <w:rsid w:val="00151C49"/>
    <w:rsid w:val="00152643"/>
    <w:rsid w:val="00152689"/>
    <w:rsid w:val="0015310E"/>
    <w:rsid w:val="00153A68"/>
    <w:rsid w:val="00153C48"/>
    <w:rsid w:val="00154581"/>
    <w:rsid w:val="0015606A"/>
    <w:rsid w:val="00161279"/>
    <w:rsid w:val="00162DAD"/>
    <w:rsid w:val="00166420"/>
    <w:rsid w:val="00166DDB"/>
    <w:rsid w:val="00167FF6"/>
    <w:rsid w:val="00170050"/>
    <w:rsid w:val="00170C4D"/>
    <w:rsid w:val="0017132C"/>
    <w:rsid w:val="001718A4"/>
    <w:rsid w:val="00171A37"/>
    <w:rsid w:val="00172AEA"/>
    <w:rsid w:val="00172F44"/>
    <w:rsid w:val="00174DE8"/>
    <w:rsid w:val="00175E87"/>
    <w:rsid w:val="00175ECF"/>
    <w:rsid w:val="00175F5B"/>
    <w:rsid w:val="00176569"/>
    <w:rsid w:val="001771B2"/>
    <w:rsid w:val="00177750"/>
    <w:rsid w:val="00177E97"/>
    <w:rsid w:val="00181B0D"/>
    <w:rsid w:val="001822AE"/>
    <w:rsid w:val="0018327A"/>
    <w:rsid w:val="001849B7"/>
    <w:rsid w:val="00184A05"/>
    <w:rsid w:val="00184A3E"/>
    <w:rsid w:val="00184E9A"/>
    <w:rsid w:val="00185FC5"/>
    <w:rsid w:val="00186D2F"/>
    <w:rsid w:val="00186E80"/>
    <w:rsid w:val="0018774F"/>
    <w:rsid w:val="00187D59"/>
    <w:rsid w:val="00190CB5"/>
    <w:rsid w:val="00192863"/>
    <w:rsid w:val="00193B2B"/>
    <w:rsid w:val="00193F51"/>
    <w:rsid w:val="001941EA"/>
    <w:rsid w:val="00194D27"/>
    <w:rsid w:val="00194ED0"/>
    <w:rsid w:val="001A0416"/>
    <w:rsid w:val="001A0417"/>
    <w:rsid w:val="001A060C"/>
    <w:rsid w:val="001A0CDD"/>
    <w:rsid w:val="001A1B4B"/>
    <w:rsid w:val="001A1C26"/>
    <w:rsid w:val="001A3A9B"/>
    <w:rsid w:val="001A3C4A"/>
    <w:rsid w:val="001A47DA"/>
    <w:rsid w:val="001A5D87"/>
    <w:rsid w:val="001A6250"/>
    <w:rsid w:val="001A75DD"/>
    <w:rsid w:val="001B1665"/>
    <w:rsid w:val="001B1920"/>
    <w:rsid w:val="001B2ADA"/>
    <w:rsid w:val="001B478B"/>
    <w:rsid w:val="001B495E"/>
    <w:rsid w:val="001B4999"/>
    <w:rsid w:val="001B5BF5"/>
    <w:rsid w:val="001B7491"/>
    <w:rsid w:val="001B7726"/>
    <w:rsid w:val="001C0BA8"/>
    <w:rsid w:val="001C1250"/>
    <w:rsid w:val="001C1576"/>
    <w:rsid w:val="001C22B5"/>
    <w:rsid w:val="001C23E2"/>
    <w:rsid w:val="001C60BB"/>
    <w:rsid w:val="001D0C18"/>
    <w:rsid w:val="001D1228"/>
    <w:rsid w:val="001D3B94"/>
    <w:rsid w:val="001D3D21"/>
    <w:rsid w:val="001D48CA"/>
    <w:rsid w:val="001D5C3C"/>
    <w:rsid w:val="001D5DF4"/>
    <w:rsid w:val="001E0452"/>
    <w:rsid w:val="001E0827"/>
    <w:rsid w:val="001E0FF3"/>
    <w:rsid w:val="001E12B3"/>
    <w:rsid w:val="001E30A7"/>
    <w:rsid w:val="001E3ADF"/>
    <w:rsid w:val="001E4110"/>
    <w:rsid w:val="001E43EF"/>
    <w:rsid w:val="001E5D77"/>
    <w:rsid w:val="001E6136"/>
    <w:rsid w:val="001E642C"/>
    <w:rsid w:val="001E68D3"/>
    <w:rsid w:val="001F03DB"/>
    <w:rsid w:val="001F12A2"/>
    <w:rsid w:val="001F1341"/>
    <w:rsid w:val="001F2380"/>
    <w:rsid w:val="001F502D"/>
    <w:rsid w:val="001F6079"/>
    <w:rsid w:val="001F6378"/>
    <w:rsid w:val="001F72A0"/>
    <w:rsid w:val="001F7AF5"/>
    <w:rsid w:val="002005F5"/>
    <w:rsid w:val="00200C7D"/>
    <w:rsid w:val="0020249A"/>
    <w:rsid w:val="00202F40"/>
    <w:rsid w:val="002034F6"/>
    <w:rsid w:val="00203880"/>
    <w:rsid w:val="00204220"/>
    <w:rsid w:val="00205FF0"/>
    <w:rsid w:val="00207818"/>
    <w:rsid w:val="00207842"/>
    <w:rsid w:val="002107ED"/>
    <w:rsid w:val="00210E22"/>
    <w:rsid w:val="002111E1"/>
    <w:rsid w:val="002111F5"/>
    <w:rsid w:val="0021130F"/>
    <w:rsid w:val="00211A20"/>
    <w:rsid w:val="00211B3D"/>
    <w:rsid w:val="00212B19"/>
    <w:rsid w:val="00212BC3"/>
    <w:rsid w:val="002151D9"/>
    <w:rsid w:val="00215A3B"/>
    <w:rsid w:val="00216BE4"/>
    <w:rsid w:val="00217412"/>
    <w:rsid w:val="0021759E"/>
    <w:rsid w:val="00221A80"/>
    <w:rsid w:val="00221B6A"/>
    <w:rsid w:val="0022321B"/>
    <w:rsid w:val="00224752"/>
    <w:rsid w:val="0022497C"/>
    <w:rsid w:val="002254F1"/>
    <w:rsid w:val="002257D7"/>
    <w:rsid w:val="00225F5E"/>
    <w:rsid w:val="002264E5"/>
    <w:rsid w:val="002272E6"/>
    <w:rsid w:val="00227813"/>
    <w:rsid w:val="00232015"/>
    <w:rsid w:val="00232C4D"/>
    <w:rsid w:val="002349D1"/>
    <w:rsid w:val="00234FB7"/>
    <w:rsid w:val="00235813"/>
    <w:rsid w:val="002362B7"/>
    <w:rsid w:val="002371EE"/>
    <w:rsid w:val="00240570"/>
    <w:rsid w:val="00241165"/>
    <w:rsid w:val="00241394"/>
    <w:rsid w:val="002416FC"/>
    <w:rsid w:val="00242924"/>
    <w:rsid w:val="00244824"/>
    <w:rsid w:val="00244CBB"/>
    <w:rsid w:val="00245750"/>
    <w:rsid w:val="002457E7"/>
    <w:rsid w:val="00245813"/>
    <w:rsid w:val="00245FB7"/>
    <w:rsid w:val="0024771C"/>
    <w:rsid w:val="00252025"/>
    <w:rsid w:val="00252B30"/>
    <w:rsid w:val="00252F45"/>
    <w:rsid w:val="00252FE1"/>
    <w:rsid w:val="00253527"/>
    <w:rsid w:val="002539F6"/>
    <w:rsid w:val="00254841"/>
    <w:rsid w:val="00254A50"/>
    <w:rsid w:val="00255EEF"/>
    <w:rsid w:val="00256BD1"/>
    <w:rsid w:val="002609C4"/>
    <w:rsid w:val="00261728"/>
    <w:rsid w:val="00261C90"/>
    <w:rsid w:val="00261C9D"/>
    <w:rsid w:val="00262A84"/>
    <w:rsid w:val="002632B6"/>
    <w:rsid w:val="00263E1B"/>
    <w:rsid w:val="0026497C"/>
    <w:rsid w:val="00266205"/>
    <w:rsid w:val="00267D12"/>
    <w:rsid w:val="00270A6B"/>
    <w:rsid w:val="00272246"/>
    <w:rsid w:val="00274D46"/>
    <w:rsid w:val="00275071"/>
    <w:rsid w:val="0027543E"/>
    <w:rsid w:val="002769E0"/>
    <w:rsid w:val="00277069"/>
    <w:rsid w:val="00277FD0"/>
    <w:rsid w:val="00280376"/>
    <w:rsid w:val="00281FE1"/>
    <w:rsid w:val="0028245A"/>
    <w:rsid w:val="00283F3F"/>
    <w:rsid w:val="00285D84"/>
    <w:rsid w:val="0028656C"/>
    <w:rsid w:val="0028760D"/>
    <w:rsid w:val="00287EBC"/>
    <w:rsid w:val="00290229"/>
    <w:rsid w:val="00290475"/>
    <w:rsid w:val="002927D7"/>
    <w:rsid w:val="0029487A"/>
    <w:rsid w:val="00295EE9"/>
    <w:rsid w:val="002A1724"/>
    <w:rsid w:val="002A28BD"/>
    <w:rsid w:val="002A38EF"/>
    <w:rsid w:val="002A4249"/>
    <w:rsid w:val="002A4EDA"/>
    <w:rsid w:val="002A5ACA"/>
    <w:rsid w:val="002A66F8"/>
    <w:rsid w:val="002A6C13"/>
    <w:rsid w:val="002A7BF5"/>
    <w:rsid w:val="002A7F62"/>
    <w:rsid w:val="002B1AC6"/>
    <w:rsid w:val="002B1C33"/>
    <w:rsid w:val="002B34A1"/>
    <w:rsid w:val="002B4AA7"/>
    <w:rsid w:val="002B5A19"/>
    <w:rsid w:val="002B61D1"/>
    <w:rsid w:val="002B76EB"/>
    <w:rsid w:val="002B7C27"/>
    <w:rsid w:val="002C188A"/>
    <w:rsid w:val="002C22BE"/>
    <w:rsid w:val="002C2F57"/>
    <w:rsid w:val="002C4B45"/>
    <w:rsid w:val="002C5B27"/>
    <w:rsid w:val="002C75EF"/>
    <w:rsid w:val="002C7628"/>
    <w:rsid w:val="002D189D"/>
    <w:rsid w:val="002D1B07"/>
    <w:rsid w:val="002D209E"/>
    <w:rsid w:val="002D31A0"/>
    <w:rsid w:val="002D366F"/>
    <w:rsid w:val="002D571F"/>
    <w:rsid w:val="002D6F06"/>
    <w:rsid w:val="002D700F"/>
    <w:rsid w:val="002D76E5"/>
    <w:rsid w:val="002D7920"/>
    <w:rsid w:val="002E0347"/>
    <w:rsid w:val="002E2820"/>
    <w:rsid w:val="002E3758"/>
    <w:rsid w:val="002E3DAD"/>
    <w:rsid w:val="002E45A4"/>
    <w:rsid w:val="002E5115"/>
    <w:rsid w:val="002E5395"/>
    <w:rsid w:val="002E55D5"/>
    <w:rsid w:val="002E57A7"/>
    <w:rsid w:val="002E59D0"/>
    <w:rsid w:val="002E70C9"/>
    <w:rsid w:val="002F01A8"/>
    <w:rsid w:val="002F046B"/>
    <w:rsid w:val="002F11F7"/>
    <w:rsid w:val="002F236C"/>
    <w:rsid w:val="002F25F6"/>
    <w:rsid w:val="002F31D7"/>
    <w:rsid w:val="002F3671"/>
    <w:rsid w:val="002F36BF"/>
    <w:rsid w:val="002F39B7"/>
    <w:rsid w:val="002F3A8F"/>
    <w:rsid w:val="002F4496"/>
    <w:rsid w:val="002F4736"/>
    <w:rsid w:val="002F4812"/>
    <w:rsid w:val="002F4DE9"/>
    <w:rsid w:val="002F5810"/>
    <w:rsid w:val="003003B0"/>
    <w:rsid w:val="00300903"/>
    <w:rsid w:val="00300F79"/>
    <w:rsid w:val="00301A5D"/>
    <w:rsid w:val="003023D1"/>
    <w:rsid w:val="00302F9E"/>
    <w:rsid w:val="00303B46"/>
    <w:rsid w:val="00305151"/>
    <w:rsid w:val="003110D3"/>
    <w:rsid w:val="00312944"/>
    <w:rsid w:val="00313A86"/>
    <w:rsid w:val="00313B73"/>
    <w:rsid w:val="003140D1"/>
    <w:rsid w:val="003141AE"/>
    <w:rsid w:val="003143A5"/>
    <w:rsid w:val="00315BEC"/>
    <w:rsid w:val="00316AA0"/>
    <w:rsid w:val="00316CF3"/>
    <w:rsid w:val="003178B0"/>
    <w:rsid w:val="00320642"/>
    <w:rsid w:val="00323CEE"/>
    <w:rsid w:val="00323D6C"/>
    <w:rsid w:val="00323ECF"/>
    <w:rsid w:val="0032401A"/>
    <w:rsid w:val="003240C4"/>
    <w:rsid w:val="003247A4"/>
    <w:rsid w:val="00325018"/>
    <w:rsid w:val="003259EB"/>
    <w:rsid w:val="0032674E"/>
    <w:rsid w:val="0032704F"/>
    <w:rsid w:val="003312A4"/>
    <w:rsid w:val="00331E5D"/>
    <w:rsid w:val="0033337B"/>
    <w:rsid w:val="003339E7"/>
    <w:rsid w:val="0033496E"/>
    <w:rsid w:val="00334EFA"/>
    <w:rsid w:val="00334F3B"/>
    <w:rsid w:val="00335188"/>
    <w:rsid w:val="003358D2"/>
    <w:rsid w:val="003362FD"/>
    <w:rsid w:val="0033740F"/>
    <w:rsid w:val="003377BF"/>
    <w:rsid w:val="003403D7"/>
    <w:rsid w:val="003404B2"/>
    <w:rsid w:val="00340B61"/>
    <w:rsid w:val="0034117E"/>
    <w:rsid w:val="003411A1"/>
    <w:rsid w:val="00341791"/>
    <w:rsid w:val="00341D85"/>
    <w:rsid w:val="00343089"/>
    <w:rsid w:val="003434FD"/>
    <w:rsid w:val="00344742"/>
    <w:rsid w:val="003465C8"/>
    <w:rsid w:val="00346852"/>
    <w:rsid w:val="003474FB"/>
    <w:rsid w:val="00347694"/>
    <w:rsid w:val="00347918"/>
    <w:rsid w:val="00350DB3"/>
    <w:rsid w:val="00351BF6"/>
    <w:rsid w:val="00351E90"/>
    <w:rsid w:val="00352CFF"/>
    <w:rsid w:val="0035413B"/>
    <w:rsid w:val="0035471E"/>
    <w:rsid w:val="00355F2F"/>
    <w:rsid w:val="003561DD"/>
    <w:rsid w:val="0035649F"/>
    <w:rsid w:val="00356AF9"/>
    <w:rsid w:val="003575EF"/>
    <w:rsid w:val="00357D04"/>
    <w:rsid w:val="0036073F"/>
    <w:rsid w:val="003614B3"/>
    <w:rsid w:val="00361E3F"/>
    <w:rsid w:val="003629AB"/>
    <w:rsid w:val="00363DBB"/>
    <w:rsid w:val="003644B7"/>
    <w:rsid w:val="00364A7F"/>
    <w:rsid w:val="00366060"/>
    <w:rsid w:val="00371B3B"/>
    <w:rsid w:val="00371E16"/>
    <w:rsid w:val="00372846"/>
    <w:rsid w:val="00372D2A"/>
    <w:rsid w:val="00373CD3"/>
    <w:rsid w:val="003742AC"/>
    <w:rsid w:val="0037517F"/>
    <w:rsid w:val="003754C2"/>
    <w:rsid w:val="003762A3"/>
    <w:rsid w:val="003772FB"/>
    <w:rsid w:val="00380212"/>
    <w:rsid w:val="00382863"/>
    <w:rsid w:val="0038336A"/>
    <w:rsid w:val="003840E3"/>
    <w:rsid w:val="003852E7"/>
    <w:rsid w:val="003861D4"/>
    <w:rsid w:val="0038652E"/>
    <w:rsid w:val="00390E5F"/>
    <w:rsid w:val="0039158A"/>
    <w:rsid w:val="003924D8"/>
    <w:rsid w:val="0039404A"/>
    <w:rsid w:val="003943F2"/>
    <w:rsid w:val="00395C38"/>
    <w:rsid w:val="0039775E"/>
    <w:rsid w:val="003A0262"/>
    <w:rsid w:val="003A080B"/>
    <w:rsid w:val="003A10B6"/>
    <w:rsid w:val="003A1548"/>
    <w:rsid w:val="003A18AA"/>
    <w:rsid w:val="003A1905"/>
    <w:rsid w:val="003A4980"/>
    <w:rsid w:val="003A4CBF"/>
    <w:rsid w:val="003B1930"/>
    <w:rsid w:val="003B20D0"/>
    <w:rsid w:val="003B2A53"/>
    <w:rsid w:val="003B4424"/>
    <w:rsid w:val="003B48E0"/>
    <w:rsid w:val="003B4E29"/>
    <w:rsid w:val="003B501B"/>
    <w:rsid w:val="003B5317"/>
    <w:rsid w:val="003B5AD7"/>
    <w:rsid w:val="003B5D02"/>
    <w:rsid w:val="003B5EFA"/>
    <w:rsid w:val="003B6B1E"/>
    <w:rsid w:val="003B7C4A"/>
    <w:rsid w:val="003C070E"/>
    <w:rsid w:val="003C1B46"/>
    <w:rsid w:val="003C1E56"/>
    <w:rsid w:val="003C2FA8"/>
    <w:rsid w:val="003C45A6"/>
    <w:rsid w:val="003C5EEC"/>
    <w:rsid w:val="003C5F82"/>
    <w:rsid w:val="003C6C75"/>
    <w:rsid w:val="003D0B50"/>
    <w:rsid w:val="003D10A8"/>
    <w:rsid w:val="003D193F"/>
    <w:rsid w:val="003D2F59"/>
    <w:rsid w:val="003D35C9"/>
    <w:rsid w:val="003D4067"/>
    <w:rsid w:val="003D497F"/>
    <w:rsid w:val="003D4B1C"/>
    <w:rsid w:val="003D5090"/>
    <w:rsid w:val="003D6536"/>
    <w:rsid w:val="003D66BA"/>
    <w:rsid w:val="003D78F7"/>
    <w:rsid w:val="003E042A"/>
    <w:rsid w:val="003E06F3"/>
    <w:rsid w:val="003E0A14"/>
    <w:rsid w:val="003E1C96"/>
    <w:rsid w:val="003E2B98"/>
    <w:rsid w:val="003E3CB8"/>
    <w:rsid w:val="003E3D27"/>
    <w:rsid w:val="003E443D"/>
    <w:rsid w:val="003E74CE"/>
    <w:rsid w:val="003E7D46"/>
    <w:rsid w:val="003F0194"/>
    <w:rsid w:val="003F0A55"/>
    <w:rsid w:val="003F0F60"/>
    <w:rsid w:val="003F4013"/>
    <w:rsid w:val="003F4E87"/>
    <w:rsid w:val="003F5769"/>
    <w:rsid w:val="003F601E"/>
    <w:rsid w:val="003F684C"/>
    <w:rsid w:val="003F700D"/>
    <w:rsid w:val="003F7D4F"/>
    <w:rsid w:val="0040367E"/>
    <w:rsid w:val="0040412E"/>
    <w:rsid w:val="0040432F"/>
    <w:rsid w:val="00406126"/>
    <w:rsid w:val="004073C9"/>
    <w:rsid w:val="00407506"/>
    <w:rsid w:val="00411A5C"/>
    <w:rsid w:val="004133B3"/>
    <w:rsid w:val="00414FD8"/>
    <w:rsid w:val="004158A4"/>
    <w:rsid w:val="004178A4"/>
    <w:rsid w:val="00421275"/>
    <w:rsid w:val="004221A4"/>
    <w:rsid w:val="0042335C"/>
    <w:rsid w:val="00427104"/>
    <w:rsid w:val="004273A1"/>
    <w:rsid w:val="004302E8"/>
    <w:rsid w:val="00430E72"/>
    <w:rsid w:val="004316E1"/>
    <w:rsid w:val="00432243"/>
    <w:rsid w:val="00432765"/>
    <w:rsid w:val="004328D1"/>
    <w:rsid w:val="00432E23"/>
    <w:rsid w:val="00433249"/>
    <w:rsid w:val="0043328E"/>
    <w:rsid w:val="004353EF"/>
    <w:rsid w:val="00435973"/>
    <w:rsid w:val="00435D3D"/>
    <w:rsid w:val="004360E8"/>
    <w:rsid w:val="004405AF"/>
    <w:rsid w:val="00443454"/>
    <w:rsid w:val="00443622"/>
    <w:rsid w:val="004438FE"/>
    <w:rsid w:val="00444E1B"/>
    <w:rsid w:val="00444E5F"/>
    <w:rsid w:val="0044540E"/>
    <w:rsid w:val="00445852"/>
    <w:rsid w:val="004459E1"/>
    <w:rsid w:val="00445B89"/>
    <w:rsid w:val="004460C4"/>
    <w:rsid w:val="0044617A"/>
    <w:rsid w:val="00446B03"/>
    <w:rsid w:val="0044757B"/>
    <w:rsid w:val="00447BD6"/>
    <w:rsid w:val="00451520"/>
    <w:rsid w:val="00452817"/>
    <w:rsid w:val="00454003"/>
    <w:rsid w:val="00455218"/>
    <w:rsid w:val="004552EB"/>
    <w:rsid w:val="00456039"/>
    <w:rsid w:val="004569C3"/>
    <w:rsid w:val="0046041E"/>
    <w:rsid w:val="004608FF"/>
    <w:rsid w:val="00461DE4"/>
    <w:rsid w:val="004623BA"/>
    <w:rsid w:val="00463B6C"/>
    <w:rsid w:val="0047106A"/>
    <w:rsid w:val="00471118"/>
    <w:rsid w:val="00471BEF"/>
    <w:rsid w:val="00471D2D"/>
    <w:rsid w:val="00472C22"/>
    <w:rsid w:val="00474EBE"/>
    <w:rsid w:val="00475808"/>
    <w:rsid w:val="00476138"/>
    <w:rsid w:val="0048163E"/>
    <w:rsid w:val="004825AE"/>
    <w:rsid w:val="00482CC7"/>
    <w:rsid w:val="0048339D"/>
    <w:rsid w:val="00483BD5"/>
    <w:rsid w:val="00484387"/>
    <w:rsid w:val="00485A19"/>
    <w:rsid w:val="00485D51"/>
    <w:rsid w:val="00485E18"/>
    <w:rsid w:val="00486031"/>
    <w:rsid w:val="00487318"/>
    <w:rsid w:val="00490574"/>
    <w:rsid w:val="00491970"/>
    <w:rsid w:val="00492EEE"/>
    <w:rsid w:val="00495A96"/>
    <w:rsid w:val="00496811"/>
    <w:rsid w:val="004976EA"/>
    <w:rsid w:val="00497E31"/>
    <w:rsid w:val="004A05FE"/>
    <w:rsid w:val="004A0874"/>
    <w:rsid w:val="004A0C96"/>
    <w:rsid w:val="004A2EB3"/>
    <w:rsid w:val="004A3D2A"/>
    <w:rsid w:val="004A4A92"/>
    <w:rsid w:val="004A60E8"/>
    <w:rsid w:val="004A6BF7"/>
    <w:rsid w:val="004A7842"/>
    <w:rsid w:val="004B0B73"/>
    <w:rsid w:val="004B38B2"/>
    <w:rsid w:val="004B4BAB"/>
    <w:rsid w:val="004B4DAC"/>
    <w:rsid w:val="004B4E08"/>
    <w:rsid w:val="004B58DF"/>
    <w:rsid w:val="004B644F"/>
    <w:rsid w:val="004B69A1"/>
    <w:rsid w:val="004B6F2E"/>
    <w:rsid w:val="004B7296"/>
    <w:rsid w:val="004B7406"/>
    <w:rsid w:val="004C147A"/>
    <w:rsid w:val="004C1D09"/>
    <w:rsid w:val="004C39E1"/>
    <w:rsid w:val="004C3AB5"/>
    <w:rsid w:val="004C3ECF"/>
    <w:rsid w:val="004C4199"/>
    <w:rsid w:val="004C4AE4"/>
    <w:rsid w:val="004C5052"/>
    <w:rsid w:val="004C50A3"/>
    <w:rsid w:val="004C5C55"/>
    <w:rsid w:val="004C7870"/>
    <w:rsid w:val="004C7AAE"/>
    <w:rsid w:val="004D13C7"/>
    <w:rsid w:val="004D23B0"/>
    <w:rsid w:val="004D261B"/>
    <w:rsid w:val="004D4DC9"/>
    <w:rsid w:val="004D50AB"/>
    <w:rsid w:val="004D5113"/>
    <w:rsid w:val="004D5C6A"/>
    <w:rsid w:val="004D7F8D"/>
    <w:rsid w:val="004E189B"/>
    <w:rsid w:val="004E25F4"/>
    <w:rsid w:val="004E3E36"/>
    <w:rsid w:val="004E439F"/>
    <w:rsid w:val="004E4ED5"/>
    <w:rsid w:val="004E4F69"/>
    <w:rsid w:val="004E54F2"/>
    <w:rsid w:val="004E56E9"/>
    <w:rsid w:val="004E5BD5"/>
    <w:rsid w:val="004E5F59"/>
    <w:rsid w:val="004E68CD"/>
    <w:rsid w:val="004E778C"/>
    <w:rsid w:val="004E7BEF"/>
    <w:rsid w:val="004F002C"/>
    <w:rsid w:val="004F0BAD"/>
    <w:rsid w:val="004F23D5"/>
    <w:rsid w:val="004F286C"/>
    <w:rsid w:val="004F373B"/>
    <w:rsid w:val="004F474D"/>
    <w:rsid w:val="004F48ED"/>
    <w:rsid w:val="004F55B6"/>
    <w:rsid w:val="004F5881"/>
    <w:rsid w:val="004F59CA"/>
    <w:rsid w:val="004F6107"/>
    <w:rsid w:val="004F6ACB"/>
    <w:rsid w:val="004F7496"/>
    <w:rsid w:val="004F7FE4"/>
    <w:rsid w:val="00500614"/>
    <w:rsid w:val="005010F4"/>
    <w:rsid w:val="005032C5"/>
    <w:rsid w:val="00504733"/>
    <w:rsid w:val="0050526B"/>
    <w:rsid w:val="00507583"/>
    <w:rsid w:val="00510B15"/>
    <w:rsid w:val="005129DA"/>
    <w:rsid w:val="00513671"/>
    <w:rsid w:val="00515A7B"/>
    <w:rsid w:val="005161C4"/>
    <w:rsid w:val="00516BBB"/>
    <w:rsid w:val="00516EA1"/>
    <w:rsid w:val="00520805"/>
    <w:rsid w:val="005233AC"/>
    <w:rsid w:val="00523A93"/>
    <w:rsid w:val="005241E9"/>
    <w:rsid w:val="00524896"/>
    <w:rsid w:val="00524B4F"/>
    <w:rsid w:val="005269E6"/>
    <w:rsid w:val="005303C1"/>
    <w:rsid w:val="005307D0"/>
    <w:rsid w:val="00530D4D"/>
    <w:rsid w:val="00532128"/>
    <w:rsid w:val="00532A71"/>
    <w:rsid w:val="005330B6"/>
    <w:rsid w:val="00533BC0"/>
    <w:rsid w:val="00535D95"/>
    <w:rsid w:val="005370A0"/>
    <w:rsid w:val="0053761C"/>
    <w:rsid w:val="00541657"/>
    <w:rsid w:val="00541ACE"/>
    <w:rsid w:val="00542C82"/>
    <w:rsid w:val="00543A77"/>
    <w:rsid w:val="00543D17"/>
    <w:rsid w:val="00546BE5"/>
    <w:rsid w:val="00551E93"/>
    <w:rsid w:val="00552975"/>
    <w:rsid w:val="00553468"/>
    <w:rsid w:val="00553899"/>
    <w:rsid w:val="00553A63"/>
    <w:rsid w:val="00555769"/>
    <w:rsid w:val="0055640D"/>
    <w:rsid w:val="00556D33"/>
    <w:rsid w:val="00556D36"/>
    <w:rsid w:val="00556ECB"/>
    <w:rsid w:val="00557241"/>
    <w:rsid w:val="005579D9"/>
    <w:rsid w:val="00560CDE"/>
    <w:rsid w:val="00560D3A"/>
    <w:rsid w:val="005617D7"/>
    <w:rsid w:val="00565034"/>
    <w:rsid w:val="005651CE"/>
    <w:rsid w:val="0056527A"/>
    <w:rsid w:val="00565A94"/>
    <w:rsid w:val="00565D04"/>
    <w:rsid w:val="00565F4E"/>
    <w:rsid w:val="005665DD"/>
    <w:rsid w:val="0056690D"/>
    <w:rsid w:val="0056713F"/>
    <w:rsid w:val="00567B8D"/>
    <w:rsid w:val="005727CB"/>
    <w:rsid w:val="00574335"/>
    <w:rsid w:val="00574DD0"/>
    <w:rsid w:val="00575257"/>
    <w:rsid w:val="0058172E"/>
    <w:rsid w:val="00581F7D"/>
    <w:rsid w:val="00583A93"/>
    <w:rsid w:val="0058639A"/>
    <w:rsid w:val="00586879"/>
    <w:rsid w:val="00587832"/>
    <w:rsid w:val="00587E1C"/>
    <w:rsid w:val="00591DB0"/>
    <w:rsid w:val="00592174"/>
    <w:rsid w:val="005924AD"/>
    <w:rsid w:val="00593178"/>
    <w:rsid w:val="005945F3"/>
    <w:rsid w:val="00596A6F"/>
    <w:rsid w:val="00597FDD"/>
    <w:rsid w:val="005A16DB"/>
    <w:rsid w:val="005A1EEF"/>
    <w:rsid w:val="005A201A"/>
    <w:rsid w:val="005A2D4F"/>
    <w:rsid w:val="005A3459"/>
    <w:rsid w:val="005A34E1"/>
    <w:rsid w:val="005A37F2"/>
    <w:rsid w:val="005A6C3F"/>
    <w:rsid w:val="005A6CF7"/>
    <w:rsid w:val="005A70B1"/>
    <w:rsid w:val="005A7F3E"/>
    <w:rsid w:val="005A7F76"/>
    <w:rsid w:val="005B068D"/>
    <w:rsid w:val="005B085D"/>
    <w:rsid w:val="005B0CE4"/>
    <w:rsid w:val="005B0D57"/>
    <w:rsid w:val="005B24C5"/>
    <w:rsid w:val="005B322F"/>
    <w:rsid w:val="005B396A"/>
    <w:rsid w:val="005B3B88"/>
    <w:rsid w:val="005B5580"/>
    <w:rsid w:val="005B618D"/>
    <w:rsid w:val="005B694B"/>
    <w:rsid w:val="005C06C8"/>
    <w:rsid w:val="005C1CA5"/>
    <w:rsid w:val="005C23FD"/>
    <w:rsid w:val="005C5EC9"/>
    <w:rsid w:val="005C5FE3"/>
    <w:rsid w:val="005C6A87"/>
    <w:rsid w:val="005C7017"/>
    <w:rsid w:val="005D0E52"/>
    <w:rsid w:val="005D176D"/>
    <w:rsid w:val="005D2826"/>
    <w:rsid w:val="005D2CC8"/>
    <w:rsid w:val="005D32AC"/>
    <w:rsid w:val="005D32D4"/>
    <w:rsid w:val="005D364B"/>
    <w:rsid w:val="005D3911"/>
    <w:rsid w:val="005D6CF6"/>
    <w:rsid w:val="005D74FA"/>
    <w:rsid w:val="005D76CF"/>
    <w:rsid w:val="005D7ECA"/>
    <w:rsid w:val="005E0AC8"/>
    <w:rsid w:val="005E3B6F"/>
    <w:rsid w:val="005E3D51"/>
    <w:rsid w:val="005E40A1"/>
    <w:rsid w:val="005E457A"/>
    <w:rsid w:val="005E7836"/>
    <w:rsid w:val="005F052D"/>
    <w:rsid w:val="005F1494"/>
    <w:rsid w:val="005F1EF0"/>
    <w:rsid w:val="005F5031"/>
    <w:rsid w:val="005F6048"/>
    <w:rsid w:val="005F6163"/>
    <w:rsid w:val="005F6684"/>
    <w:rsid w:val="0060048F"/>
    <w:rsid w:val="00600D62"/>
    <w:rsid w:val="00601B5B"/>
    <w:rsid w:val="00603A2E"/>
    <w:rsid w:val="006040FF"/>
    <w:rsid w:val="006054D3"/>
    <w:rsid w:val="00605AD6"/>
    <w:rsid w:val="00605D5A"/>
    <w:rsid w:val="006070E9"/>
    <w:rsid w:val="00607EF8"/>
    <w:rsid w:val="00610579"/>
    <w:rsid w:val="00610EB3"/>
    <w:rsid w:val="00611556"/>
    <w:rsid w:val="00612359"/>
    <w:rsid w:val="0061317B"/>
    <w:rsid w:val="006134A1"/>
    <w:rsid w:val="0061568D"/>
    <w:rsid w:val="006157D4"/>
    <w:rsid w:val="00615C09"/>
    <w:rsid w:val="00617E4B"/>
    <w:rsid w:val="00620100"/>
    <w:rsid w:val="0062034F"/>
    <w:rsid w:val="00620BA0"/>
    <w:rsid w:val="00624EEC"/>
    <w:rsid w:val="00625AB5"/>
    <w:rsid w:val="00627C1D"/>
    <w:rsid w:val="00630479"/>
    <w:rsid w:val="00630918"/>
    <w:rsid w:val="00630D3D"/>
    <w:rsid w:val="0063112F"/>
    <w:rsid w:val="0063179F"/>
    <w:rsid w:val="00631F98"/>
    <w:rsid w:val="006324C3"/>
    <w:rsid w:val="00632D03"/>
    <w:rsid w:val="0063437A"/>
    <w:rsid w:val="00634EEC"/>
    <w:rsid w:val="00635249"/>
    <w:rsid w:val="006357F2"/>
    <w:rsid w:val="006376FF"/>
    <w:rsid w:val="00640544"/>
    <w:rsid w:val="006407B0"/>
    <w:rsid w:val="006428C8"/>
    <w:rsid w:val="006433C9"/>
    <w:rsid w:val="00644890"/>
    <w:rsid w:val="006451C8"/>
    <w:rsid w:val="00646421"/>
    <w:rsid w:val="00647321"/>
    <w:rsid w:val="00651EA6"/>
    <w:rsid w:val="006520BB"/>
    <w:rsid w:val="006527AA"/>
    <w:rsid w:val="00652E4F"/>
    <w:rsid w:val="00653541"/>
    <w:rsid w:val="0065479D"/>
    <w:rsid w:val="0065525D"/>
    <w:rsid w:val="00655595"/>
    <w:rsid w:val="00660354"/>
    <w:rsid w:val="00661410"/>
    <w:rsid w:val="00661561"/>
    <w:rsid w:val="00662F45"/>
    <w:rsid w:val="006650CC"/>
    <w:rsid w:val="0066632F"/>
    <w:rsid w:val="00666CAE"/>
    <w:rsid w:val="0066790D"/>
    <w:rsid w:val="00670738"/>
    <w:rsid w:val="00673EE8"/>
    <w:rsid w:val="00675184"/>
    <w:rsid w:val="00677662"/>
    <w:rsid w:val="00677CF8"/>
    <w:rsid w:val="006802F4"/>
    <w:rsid w:val="0068155C"/>
    <w:rsid w:val="006815A8"/>
    <w:rsid w:val="00682234"/>
    <w:rsid w:val="0068346F"/>
    <w:rsid w:val="00684784"/>
    <w:rsid w:val="006857D9"/>
    <w:rsid w:val="00685B4E"/>
    <w:rsid w:val="006871C9"/>
    <w:rsid w:val="00690B41"/>
    <w:rsid w:val="00692225"/>
    <w:rsid w:val="00693CE8"/>
    <w:rsid w:val="00693FA0"/>
    <w:rsid w:val="006942FC"/>
    <w:rsid w:val="00696578"/>
    <w:rsid w:val="006A1FCA"/>
    <w:rsid w:val="006A4792"/>
    <w:rsid w:val="006A5EF0"/>
    <w:rsid w:val="006A5F72"/>
    <w:rsid w:val="006A7CD8"/>
    <w:rsid w:val="006B24BC"/>
    <w:rsid w:val="006B2CCA"/>
    <w:rsid w:val="006B2F25"/>
    <w:rsid w:val="006B3DCE"/>
    <w:rsid w:val="006B3FB0"/>
    <w:rsid w:val="006B4948"/>
    <w:rsid w:val="006B4A16"/>
    <w:rsid w:val="006B5EEE"/>
    <w:rsid w:val="006C18E4"/>
    <w:rsid w:val="006C3ACF"/>
    <w:rsid w:val="006C4509"/>
    <w:rsid w:val="006C511F"/>
    <w:rsid w:val="006C7502"/>
    <w:rsid w:val="006C790D"/>
    <w:rsid w:val="006C7DE5"/>
    <w:rsid w:val="006D0577"/>
    <w:rsid w:val="006D05DF"/>
    <w:rsid w:val="006D0AF8"/>
    <w:rsid w:val="006D1197"/>
    <w:rsid w:val="006D149A"/>
    <w:rsid w:val="006D15C8"/>
    <w:rsid w:val="006D18BD"/>
    <w:rsid w:val="006D2C7C"/>
    <w:rsid w:val="006D2E6E"/>
    <w:rsid w:val="006D3761"/>
    <w:rsid w:val="006D3EE1"/>
    <w:rsid w:val="006D424F"/>
    <w:rsid w:val="006D46B0"/>
    <w:rsid w:val="006D482E"/>
    <w:rsid w:val="006D4B9A"/>
    <w:rsid w:val="006D4E7E"/>
    <w:rsid w:val="006D5A6E"/>
    <w:rsid w:val="006D6EA7"/>
    <w:rsid w:val="006D7290"/>
    <w:rsid w:val="006D7A34"/>
    <w:rsid w:val="006E052D"/>
    <w:rsid w:val="006E132C"/>
    <w:rsid w:val="006E2489"/>
    <w:rsid w:val="006E2A89"/>
    <w:rsid w:val="006E4805"/>
    <w:rsid w:val="006E598E"/>
    <w:rsid w:val="006E5ECD"/>
    <w:rsid w:val="006E6738"/>
    <w:rsid w:val="006E76B1"/>
    <w:rsid w:val="006E7891"/>
    <w:rsid w:val="006F29CB"/>
    <w:rsid w:val="006F37FF"/>
    <w:rsid w:val="006F4130"/>
    <w:rsid w:val="006F45EF"/>
    <w:rsid w:val="006F5228"/>
    <w:rsid w:val="006F571F"/>
    <w:rsid w:val="006F576C"/>
    <w:rsid w:val="006F6739"/>
    <w:rsid w:val="006F6928"/>
    <w:rsid w:val="006F6BFF"/>
    <w:rsid w:val="00700396"/>
    <w:rsid w:val="0070167A"/>
    <w:rsid w:val="00702183"/>
    <w:rsid w:val="007047F4"/>
    <w:rsid w:val="00704A73"/>
    <w:rsid w:val="00704FAF"/>
    <w:rsid w:val="0070513A"/>
    <w:rsid w:val="0070559B"/>
    <w:rsid w:val="00705DAA"/>
    <w:rsid w:val="00706195"/>
    <w:rsid w:val="00707815"/>
    <w:rsid w:val="007103AB"/>
    <w:rsid w:val="00710936"/>
    <w:rsid w:val="0071118C"/>
    <w:rsid w:val="0071300E"/>
    <w:rsid w:val="0071343C"/>
    <w:rsid w:val="007134EC"/>
    <w:rsid w:val="00716190"/>
    <w:rsid w:val="00721E14"/>
    <w:rsid w:val="00722891"/>
    <w:rsid w:val="00722E92"/>
    <w:rsid w:val="00723669"/>
    <w:rsid w:val="0072384B"/>
    <w:rsid w:val="0072426D"/>
    <w:rsid w:val="00725125"/>
    <w:rsid w:val="00725505"/>
    <w:rsid w:val="00730E85"/>
    <w:rsid w:val="007314D0"/>
    <w:rsid w:val="00732CAC"/>
    <w:rsid w:val="00733692"/>
    <w:rsid w:val="00734E23"/>
    <w:rsid w:val="0073581C"/>
    <w:rsid w:val="00735ABB"/>
    <w:rsid w:val="007369CA"/>
    <w:rsid w:val="00736E51"/>
    <w:rsid w:val="00737907"/>
    <w:rsid w:val="0074012E"/>
    <w:rsid w:val="0074104E"/>
    <w:rsid w:val="0074332C"/>
    <w:rsid w:val="007453C8"/>
    <w:rsid w:val="007455C7"/>
    <w:rsid w:val="00745A86"/>
    <w:rsid w:val="00746092"/>
    <w:rsid w:val="00747512"/>
    <w:rsid w:val="00752E72"/>
    <w:rsid w:val="0075405C"/>
    <w:rsid w:val="007548A6"/>
    <w:rsid w:val="00755631"/>
    <w:rsid w:val="00756A6E"/>
    <w:rsid w:val="00757523"/>
    <w:rsid w:val="00757BEB"/>
    <w:rsid w:val="00760428"/>
    <w:rsid w:val="00760D4A"/>
    <w:rsid w:val="00760DED"/>
    <w:rsid w:val="00760ED8"/>
    <w:rsid w:val="007616D9"/>
    <w:rsid w:val="007623C7"/>
    <w:rsid w:val="00762419"/>
    <w:rsid w:val="007637D6"/>
    <w:rsid w:val="00763C12"/>
    <w:rsid w:val="00764216"/>
    <w:rsid w:val="007646C6"/>
    <w:rsid w:val="00765AF2"/>
    <w:rsid w:val="007664D6"/>
    <w:rsid w:val="00766A11"/>
    <w:rsid w:val="00767DEE"/>
    <w:rsid w:val="00770534"/>
    <w:rsid w:val="00771A2D"/>
    <w:rsid w:val="00771EAC"/>
    <w:rsid w:val="00772F2A"/>
    <w:rsid w:val="007730F9"/>
    <w:rsid w:val="00773560"/>
    <w:rsid w:val="00774A19"/>
    <w:rsid w:val="00775518"/>
    <w:rsid w:val="0077608B"/>
    <w:rsid w:val="0077633B"/>
    <w:rsid w:val="007765C9"/>
    <w:rsid w:val="00777B6A"/>
    <w:rsid w:val="0078091D"/>
    <w:rsid w:val="00781B55"/>
    <w:rsid w:val="00781D53"/>
    <w:rsid w:val="00782DD0"/>
    <w:rsid w:val="00783249"/>
    <w:rsid w:val="00784131"/>
    <w:rsid w:val="007853FB"/>
    <w:rsid w:val="007860D4"/>
    <w:rsid w:val="00786396"/>
    <w:rsid w:val="007867A6"/>
    <w:rsid w:val="00786F91"/>
    <w:rsid w:val="00787B3B"/>
    <w:rsid w:val="00790B30"/>
    <w:rsid w:val="00790FA8"/>
    <w:rsid w:val="007914C8"/>
    <w:rsid w:val="00791C8E"/>
    <w:rsid w:val="0079281E"/>
    <w:rsid w:val="00793CB4"/>
    <w:rsid w:val="00793D40"/>
    <w:rsid w:val="0079407B"/>
    <w:rsid w:val="00794D4C"/>
    <w:rsid w:val="007976FA"/>
    <w:rsid w:val="007977FF"/>
    <w:rsid w:val="007A0127"/>
    <w:rsid w:val="007A06DB"/>
    <w:rsid w:val="007A0E9E"/>
    <w:rsid w:val="007A27C9"/>
    <w:rsid w:val="007A388B"/>
    <w:rsid w:val="007A402A"/>
    <w:rsid w:val="007A596A"/>
    <w:rsid w:val="007A5AB7"/>
    <w:rsid w:val="007A6E03"/>
    <w:rsid w:val="007A7AE9"/>
    <w:rsid w:val="007A7B62"/>
    <w:rsid w:val="007B042F"/>
    <w:rsid w:val="007B186C"/>
    <w:rsid w:val="007B45A9"/>
    <w:rsid w:val="007B4F95"/>
    <w:rsid w:val="007B5326"/>
    <w:rsid w:val="007B5DD9"/>
    <w:rsid w:val="007B607C"/>
    <w:rsid w:val="007B6C55"/>
    <w:rsid w:val="007C00F3"/>
    <w:rsid w:val="007C196F"/>
    <w:rsid w:val="007C21DB"/>
    <w:rsid w:val="007C25D5"/>
    <w:rsid w:val="007C282E"/>
    <w:rsid w:val="007C4CD5"/>
    <w:rsid w:val="007C50A0"/>
    <w:rsid w:val="007C528A"/>
    <w:rsid w:val="007C53C5"/>
    <w:rsid w:val="007C5402"/>
    <w:rsid w:val="007C616F"/>
    <w:rsid w:val="007C6A0A"/>
    <w:rsid w:val="007C6BE4"/>
    <w:rsid w:val="007D091B"/>
    <w:rsid w:val="007D09DA"/>
    <w:rsid w:val="007D0EE3"/>
    <w:rsid w:val="007D148F"/>
    <w:rsid w:val="007D49EC"/>
    <w:rsid w:val="007D5462"/>
    <w:rsid w:val="007D5742"/>
    <w:rsid w:val="007D5B3D"/>
    <w:rsid w:val="007D5CC1"/>
    <w:rsid w:val="007E0081"/>
    <w:rsid w:val="007E4484"/>
    <w:rsid w:val="007E4C54"/>
    <w:rsid w:val="007E68A1"/>
    <w:rsid w:val="007E6A30"/>
    <w:rsid w:val="007E7590"/>
    <w:rsid w:val="007F0F17"/>
    <w:rsid w:val="007F1320"/>
    <w:rsid w:val="007F2430"/>
    <w:rsid w:val="007F303E"/>
    <w:rsid w:val="007F3510"/>
    <w:rsid w:val="007F3C20"/>
    <w:rsid w:val="007F4FEF"/>
    <w:rsid w:val="007F56D6"/>
    <w:rsid w:val="007F57FC"/>
    <w:rsid w:val="007F58D9"/>
    <w:rsid w:val="007F5998"/>
    <w:rsid w:val="007F676A"/>
    <w:rsid w:val="007F6C92"/>
    <w:rsid w:val="007F758F"/>
    <w:rsid w:val="008005F5"/>
    <w:rsid w:val="00801240"/>
    <w:rsid w:val="0080130B"/>
    <w:rsid w:val="00801702"/>
    <w:rsid w:val="00802C94"/>
    <w:rsid w:val="008036F3"/>
    <w:rsid w:val="00804E2B"/>
    <w:rsid w:val="00805630"/>
    <w:rsid w:val="008068E3"/>
    <w:rsid w:val="00807136"/>
    <w:rsid w:val="00810019"/>
    <w:rsid w:val="00810829"/>
    <w:rsid w:val="00811762"/>
    <w:rsid w:val="008120DD"/>
    <w:rsid w:val="00813342"/>
    <w:rsid w:val="008137A8"/>
    <w:rsid w:val="00814DB6"/>
    <w:rsid w:val="00815142"/>
    <w:rsid w:val="00815D19"/>
    <w:rsid w:val="0081698B"/>
    <w:rsid w:val="00817381"/>
    <w:rsid w:val="008200B7"/>
    <w:rsid w:val="00821120"/>
    <w:rsid w:val="008227D3"/>
    <w:rsid w:val="00824898"/>
    <w:rsid w:val="00830A47"/>
    <w:rsid w:val="00832086"/>
    <w:rsid w:val="0083229C"/>
    <w:rsid w:val="00832CC4"/>
    <w:rsid w:val="00833692"/>
    <w:rsid w:val="00836E12"/>
    <w:rsid w:val="008378EF"/>
    <w:rsid w:val="0084346C"/>
    <w:rsid w:val="008438FA"/>
    <w:rsid w:val="00844A18"/>
    <w:rsid w:val="008457DE"/>
    <w:rsid w:val="008468BD"/>
    <w:rsid w:val="00846DF2"/>
    <w:rsid w:val="0084712C"/>
    <w:rsid w:val="008477B1"/>
    <w:rsid w:val="008505E8"/>
    <w:rsid w:val="00850923"/>
    <w:rsid w:val="00851920"/>
    <w:rsid w:val="00851CC1"/>
    <w:rsid w:val="0085283F"/>
    <w:rsid w:val="00853E65"/>
    <w:rsid w:val="00854C99"/>
    <w:rsid w:val="00854E42"/>
    <w:rsid w:val="00855688"/>
    <w:rsid w:val="0085633F"/>
    <w:rsid w:val="008567C5"/>
    <w:rsid w:val="00856B4D"/>
    <w:rsid w:val="00860093"/>
    <w:rsid w:val="0086268D"/>
    <w:rsid w:val="0086273E"/>
    <w:rsid w:val="00863A26"/>
    <w:rsid w:val="00864A2D"/>
    <w:rsid w:val="00865416"/>
    <w:rsid w:val="008669A9"/>
    <w:rsid w:val="0086700F"/>
    <w:rsid w:val="008679E8"/>
    <w:rsid w:val="00870245"/>
    <w:rsid w:val="008718AC"/>
    <w:rsid w:val="00871FCE"/>
    <w:rsid w:val="00872290"/>
    <w:rsid w:val="00872A5E"/>
    <w:rsid w:val="00872B6B"/>
    <w:rsid w:val="008736DF"/>
    <w:rsid w:val="00873BE2"/>
    <w:rsid w:val="00874D35"/>
    <w:rsid w:val="0087621B"/>
    <w:rsid w:val="0087690C"/>
    <w:rsid w:val="00876BDD"/>
    <w:rsid w:val="00877A31"/>
    <w:rsid w:val="00880268"/>
    <w:rsid w:val="008814FD"/>
    <w:rsid w:val="00882F10"/>
    <w:rsid w:val="008833AD"/>
    <w:rsid w:val="008844C2"/>
    <w:rsid w:val="00884CEF"/>
    <w:rsid w:val="0088500D"/>
    <w:rsid w:val="008851FF"/>
    <w:rsid w:val="0088533C"/>
    <w:rsid w:val="00886183"/>
    <w:rsid w:val="008863BF"/>
    <w:rsid w:val="008869BD"/>
    <w:rsid w:val="008909D7"/>
    <w:rsid w:val="00891253"/>
    <w:rsid w:val="00893FA8"/>
    <w:rsid w:val="00893FBB"/>
    <w:rsid w:val="008940EC"/>
    <w:rsid w:val="00894EA7"/>
    <w:rsid w:val="0089545A"/>
    <w:rsid w:val="00895710"/>
    <w:rsid w:val="00895E43"/>
    <w:rsid w:val="00896F81"/>
    <w:rsid w:val="008A2F17"/>
    <w:rsid w:val="008A5531"/>
    <w:rsid w:val="008A5AB5"/>
    <w:rsid w:val="008A5F48"/>
    <w:rsid w:val="008A5F61"/>
    <w:rsid w:val="008A6244"/>
    <w:rsid w:val="008A6B77"/>
    <w:rsid w:val="008A6F63"/>
    <w:rsid w:val="008A7D20"/>
    <w:rsid w:val="008B0A0B"/>
    <w:rsid w:val="008B16C7"/>
    <w:rsid w:val="008B2BC7"/>
    <w:rsid w:val="008B2F77"/>
    <w:rsid w:val="008B41C2"/>
    <w:rsid w:val="008B5519"/>
    <w:rsid w:val="008B56DC"/>
    <w:rsid w:val="008B5D44"/>
    <w:rsid w:val="008B636F"/>
    <w:rsid w:val="008B739A"/>
    <w:rsid w:val="008B7DB6"/>
    <w:rsid w:val="008C18F7"/>
    <w:rsid w:val="008C2350"/>
    <w:rsid w:val="008C24B1"/>
    <w:rsid w:val="008C2BFA"/>
    <w:rsid w:val="008C2DB9"/>
    <w:rsid w:val="008C30EF"/>
    <w:rsid w:val="008C54DA"/>
    <w:rsid w:val="008C554E"/>
    <w:rsid w:val="008C6AB5"/>
    <w:rsid w:val="008C7B97"/>
    <w:rsid w:val="008D2FB9"/>
    <w:rsid w:val="008D3289"/>
    <w:rsid w:val="008D40E7"/>
    <w:rsid w:val="008D49FE"/>
    <w:rsid w:val="008D4AB8"/>
    <w:rsid w:val="008D5EA6"/>
    <w:rsid w:val="008D66C6"/>
    <w:rsid w:val="008D6F5D"/>
    <w:rsid w:val="008D7CD3"/>
    <w:rsid w:val="008D7FC1"/>
    <w:rsid w:val="008E1611"/>
    <w:rsid w:val="008E2437"/>
    <w:rsid w:val="008E2598"/>
    <w:rsid w:val="008E2E1B"/>
    <w:rsid w:val="008E2E89"/>
    <w:rsid w:val="008E48FD"/>
    <w:rsid w:val="008E7A7A"/>
    <w:rsid w:val="008F0714"/>
    <w:rsid w:val="008F1136"/>
    <w:rsid w:val="008F13F1"/>
    <w:rsid w:val="008F3DE4"/>
    <w:rsid w:val="008F5426"/>
    <w:rsid w:val="009028EF"/>
    <w:rsid w:val="0090388C"/>
    <w:rsid w:val="009046F5"/>
    <w:rsid w:val="0090737B"/>
    <w:rsid w:val="00910AFE"/>
    <w:rsid w:val="0091319B"/>
    <w:rsid w:val="00914CE8"/>
    <w:rsid w:val="009156C3"/>
    <w:rsid w:val="00915729"/>
    <w:rsid w:val="00916970"/>
    <w:rsid w:val="009177B8"/>
    <w:rsid w:val="00917BAC"/>
    <w:rsid w:val="00917CC7"/>
    <w:rsid w:val="00920589"/>
    <w:rsid w:val="00920EAC"/>
    <w:rsid w:val="0092397E"/>
    <w:rsid w:val="00926460"/>
    <w:rsid w:val="00927D54"/>
    <w:rsid w:val="0093331B"/>
    <w:rsid w:val="00935386"/>
    <w:rsid w:val="00935D73"/>
    <w:rsid w:val="009363A7"/>
    <w:rsid w:val="0093648A"/>
    <w:rsid w:val="00936DD8"/>
    <w:rsid w:val="00937108"/>
    <w:rsid w:val="00937185"/>
    <w:rsid w:val="009373D1"/>
    <w:rsid w:val="009373ED"/>
    <w:rsid w:val="00940285"/>
    <w:rsid w:val="00940322"/>
    <w:rsid w:val="0094066F"/>
    <w:rsid w:val="00940B57"/>
    <w:rsid w:val="00940ED5"/>
    <w:rsid w:val="009415A2"/>
    <w:rsid w:val="009417E5"/>
    <w:rsid w:val="00942D08"/>
    <w:rsid w:val="0094424A"/>
    <w:rsid w:val="00944315"/>
    <w:rsid w:val="00945F69"/>
    <w:rsid w:val="0094619F"/>
    <w:rsid w:val="009467D8"/>
    <w:rsid w:val="009471F6"/>
    <w:rsid w:val="0095133D"/>
    <w:rsid w:val="00951415"/>
    <w:rsid w:val="009523A8"/>
    <w:rsid w:val="00955EE0"/>
    <w:rsid w:val="009563FC"/>
    <w:rsid w:val="00956619"/>
    <w:rsid w:val="00957BAF"/>
    <w:rsid w:val="00960165"/>
    <w:rsid w:val="0096055F"/>
    <w:rsid w:val="00960F77"/>
    <w:rsid w:val="00960FA1"/>
    <w:rsid w:val="0096201E"/>
    <w:rsid w:val="0096541D"/>
    <w:rsid w:val="00966DF0"/>
    <w:rsid w:val="00967504"/>
    <w:rsid w:val="0096786B"/>
    <w:rsid w:val="00970CC9"/>
    <w:rsid w:val="00971401"/>
    <w:rsid w:val="00972690"/>
    <w:rsid w:val="00972B7D"/>
    <w:rsid w:val="0097431C"/>
    <w:rsid w:val="009812F2"/>
    <w:rsid w:val="00981418"/>
    <w:rsid w:val="00982ECA"/>
    <w:rsid w:val="00983C55"/>
    <w:rsid w:val="009843B4"/>
    <w:rsid w:val="00985C45"/>
    <w:rsid w:val="00987FB6"/>
    <w:rsid w:val="00990079"/>
    <w:rsid w:val="0099037D"/>
    <w:rsid w:val="00991D37"/>
    <w:rsid w:val="0099391C"/>
    <w:rsid w:val="00993D57"/>
    <w:rsid w:val="00993E18"/>
    <w:rsid w:val="009943EF"/>
    <w:rsid w:val="00994F89"/>
    <w:rsid w:val="00995016"/>
    <w:rsid w:val="00995021"/>
    <w:rsid w:val="00995211"/>
    <w:rsid w:val="009970F6"/>
    <w:rsid w:val="009A010F"/>
    <w:rsid w:val="009A1E70"/>
    <w:rsid w:val="009A412D"/>
    <w:rsid w:val="009A468A"/>
    <w:rsid w:val="009A5BC5"/>
    <w:rsid w:val="009A7002"/>
    <w:rsid w:val="009A7A80"/>
    <w:rsid w:val="009A7C5B"/>
    <w:rsid w:val="009B0428"/>
    <w:rsid w:val="009B24D6"/>
    <w:rsid w:val="009B3B2A"/>
    <w:rsid w:val="009B483F"/>
    <w:rsid w:val="009B4CE2"/>
    <w:rsid w:val="009B5D8F"/>
    <w:rsid w:val="009B62FA"/>
    <w:rsid w:val="009B6897"/>
    <w:rsid w:val="009B73C8"/>
    <w:rsid w:val="009B7A1E"/>
    <w:rsid w:val="009B7E69"/>
    <w:rsid w:val="009C00E3"/>
    <w:rsid w:val="009C1091"/>
    <w:rsid w:val="009C232A"/>
    <w:rsid w:val="009C2D89"/>
    <w:rsid w:val="009C3732"/>
    <w:rsid w:val="009C6D16"/>
    <w:rsid w:val="009D086F"/>
    <w:rsid w:val="009D3845"/>
    <w:rsid w:val="009D3D21"/>
    <w:rsid w:val="009D4BDD"/>
    <w:rsid w:val="009D6634"/>
    <w:rsid w:val="009D7529"/>
    <w:rsid w:val="009D769C"/>
    <w:rsid w:val="009D7D39"/>
    <w:rsid w:val="009E05C4"/>
    <w:rsid w:val="009E20B3"/>
    <w:rsid w:val="009E2E19"/>
    <w:rsid w:val="009E2ED9"/>
    <w:rsid w:val="009E3A11"/>
    <w:rsid w:val="009E3C68"/>
    <w:rsid w:val="009E4493"/>
    <w:rsid w:val="009E4C64"/>
    <w:rsid w:val="009E5963"/>
    <w:rsid w:val="009E684C"/>
    <w:rsid w:val="009E6BFC"/>
    <w:rsid w:val="009E729F"/>
    <w:rsid w:val="009E7B8C"/>
    <w:rsid w:val="009F0593"/>
    <w:rsid w:val="009F06E5"/>
    <w:rsid w:val="009F1164"/>
    <w:rsid w:val="009F19C3"/>
    <w:rsid w:val="009F1C24"/>
    <w:rsid w:val="009F36C8"/>
    <w:rsid w:val="009F691C"/>
    <w:rsid w:val="009F6BC4"/>
    <w:rsid w:val="009F73FA"/>
    <w:rsid w:val="009F7940"/>
    <w:rsid w:val="00A0036D"/>
    <w:rsid w:val="00A009AB"/>
    <w:rsid w:val="00A01826"/>
    <w:rsid w:val="00A01CCA"/>
    <w:rsid w:val="00A03733"/>
    <w:rsid w:val="00A037C3"/>
    <w:rsid w:val="00A129E3"/>
    <w:rsid w:val="00A12E75"/>
    <w:rsid w:val="00A13DF6"/>
    <w:rsid w:val="00A143CE"/>
    <w:rsid w:val="00A164F4"/>
    <w:rsid w:val="00A20211"/>
    <w:rsid w:val="00A2057C"/>
    <w:rsid w:val="00A20A64"/>
    <w:rsid w:val="00A21533"/>
    <w:rsid w:val="00A21884"/>
    <w:rsid w:val="00A225DB"/>
    <w:rsid w:val="00A23167"/>
    <w:rsid w:val="00A24F60"/>
    <w:rsid w:val="00A250D0"/>
    <w:rsid w:val="00A25766"/>
    <w:rsid w:val="00A25A09"/>
    <w:rsid w:val="00A26556"/>
    <w:rsid w:val="00A30485"/>
    <w:rsid w:val="00A32574"/>
    <w:rsid w:val="00A326E1"/>
    <w:rsid w:val="00A3271A"/>
    <w:rsid w:val="00A3344E"/>
    <w:rsid w:val="00A349BC"/>
    <w:rsid w:val="00A34B64"/>
    <w:rsid w:val="00A34E1F"/>
    <w:rsid w:val="00A34E25"/>
    <w:rsid w:val="00A35695"/>
    <w:rsid w:val="00A3585C"/>
    <w:rsid w:val="00A368CA"/>
    <w:rsid w:val="00A37924"/>
    <w:rsid w:val="00A41A08"/>
    <w:rsid w:val="00A42382"/>
    <w:rsid w:val="00A4280C"/>
    <w:rsid w:val="00A43B14"/>
    <w:rsid w:val="00A43E9B"/>
    <w:rsid w:val="00A43F0C"/>
    <w:rsid w:val="00A4405A"/>
    <w:rsid w:val="00A44430"/>
    <w:rsid w:val="00A44AA4"/>
    <w:rsid w:val="00A44C72"/>
    <w:rsid w:val="00A451DA"/>
    <w:rsid w:val="00A46480"/>
    <w:rsid w:val="00A46865"/>
    <w:rsid w:val="00A46E70"/>
    <w:rsid w:val="00A50318"/>
    <w:rsid w:val="00A50AE6"/>
    <w:rsid w:val="00A50D9C"/>
    <w:rsid w:val="00A52AFF"/>
    <w:rsid w:val="00A52B43"/>
    <w:rsid w:val="00A53DF9"/>
    <w:rsid w:val="00A542A3"/>
    <w:rsid w:val="00A547D8"/>
    <w:rsid w:val="00A55D08"/>
    <w:rsid w:val="00A55F21"/>
    <w:rsid w:val="00A566B9"/>
    <w:rsid w:val="00A5737A"/>
    <w:rsid w:val="00A60088"/>
    <w:rsid w:val="00A608A3"/>
    <w:rsid w:val="00A61630"/>
    <w:rsid w:val="00A62050"/>
    <w:rsid w:val="00A63074"/>
    <w:rsid w:val="00A6321F"/>
    <w:rsid w:val="00A63B2E"/>
    <w:rsid w:val="00A63BB5"/>
    <w:rsid w:val="00A63CA6"/>
    <w:rsid w:val="00A66564"/>
    <w:rsid w:val="00A66A54"/>
    <w:rsid w:val="00A67F22"/>
    <w:rsid w:val="00A7080B"/>
    <w:rsid w:val="00A70D65"/>
    <w:rsid w:val="00A71184"/>
    <w:rsid w:val="00A72960"/>
    <w:rsid w:val="00A72DB2"/>
    <w:rsid w:val="00A72DB7"/>
    <w:rsid w:val="00A73191"/>
    <w:rsid w:val="00A7336C"/>
    <w:rsid w:val="00A7380C"/>
    <w:rsid w:val="00A743C8"/>
    <w:rsid w:val="00A75A88"/>
    <w:rsid w:val="00A76CD8"/>
    <w:rsid w:val="00A77149"/>
    <w:rsid w:val="00A7721C"/>
    <w:rsid w:val="00A77A76"/>
    <w:rsid w:val="00A80F03"/>
    <w:rsid w:val="00A8127C"/>
    <w:rsid w:val="00A81F70"/>
    <w:rsid w:val="00A840DB"/>
    <w:rsid w:val="00A84198"/>
    <w:rsid w:val="00A8529B"/>
    <w:rsid w:val="00A8603D"/>
    <w:rsid w:val="00A864AF"/>
    <w:rsid w:val="00A86518"/>
    <w:rsid w:val="00A86775"/>
    <w:rsid w:val="00A86A89"/>
    <w:rsid w:val="00A87143"/>
    <w:rsid w:val="00A91E9F"/>
    <w:rsid w:val="00A91F8D"/>
    <w:rsid w:val="00A92951"/>
    <w:rsid w:val="00A95EB0"/>
    <w:rsid w:val="00A97C9E"/>
    <w:rsid w:val="00AA045B"/>
    <w:rsid w:val="00AA112A"/>
    <w:rsid w:val="00AA1DEF"/>
    <w:rsid w:val="00AA2EF8"/>
    <w:rsid w:val="00AA42C5"/>
    <w:rsid w:val="00AA4403"/>
    <w:rsid w:val="00AA5AAB"/>
    <w:rsid w:val="00AA660D"/>
    <w:rsid w:val="00AA6C1A"/>
    <w:rsid w:val="00AB0732"/>
    <w:rsid w:val="00AB1280"/>
    <w:rsid w:val="00AB30D7"/>
    <w:rsid w:val="00AB3777"/>
    <w:rsid w:val="00AB3E33"/>
    <w:rsid w:val="00AB4B14"/>
    <w:rsid w:val="00AB651F"/>
    <w:rsid w:val="00AB6F63"/>
    <w:rsid w:val="00AB70C2"/>
    <w:rsid w:val="00AB786F"/>
    <w:rsid w:val="00AC0B89"/>
    <w:rsid w:val="00AC1758"/>
    <w:rsid w:val="00AC20F9"/>
    <w:rsid w:val="00AC2609"/>
    <w:rsid w:val="00AC3687"/>
    <w:rsid w:val="00AC3F34"/>
    <w:rsid w:val="00AC5934"/>
    <w:rsid w:val="00AC5ADA"/>
    <w:rsid w:val="00AC665B"/>
    <w:rsid w:val="00AC7A5D"/>
    <w:rsid w:val="00AD0369"/>
    <w:rsid w:val="00AD05BA"/>
    <w:rsid w:val="00AD0800"/>
    <w:rsid w:val="00AD11E9"/>
    <w:rsid w:val="00AD179C"/>
    <w:rsid w:val="00AD2079"/>
    <w:rsid w:val="00AD26FF"/>
    <w:rsid w:val="00AD350A"/>
    <w:rsid w:val="00AD4047"/>
    <w:rsid w:val="00AD44F4"/>
    <w:rsid w:val="00AD473F"/>
    <w:rsid w:val="00AD662D"/>
    <w:rsid w:val="00AD69F6"/>
    <w:rsid w:val="00AD6B8E"/>
    <w:rsid w:val="00AD7760"/>
    <w:rsid w:val="00AE0BC0"/>
    <w:rsid w:val="00AE3748"/>
    <w:rsid w:val="00AE3750"/>
    <w:rsid w:val="00AE38E1"/>
    <w:rsid w:val="00AE3AEF"/>
    <w:rsid w:val="00AE3BF0"/>
    <w:rsid w:val="00AE403E"/>
    <w:rsid w:val="00AE5B13"/>
    <w:rsid w:val="00AE5E21"/>
    <w:rsid w:val="00AE5E57"/>
    <w:rsid w:val="00AE6432"/>
    <w:rsid w:val="00AE6C1B"/>
    <w:rsid w:val="00AE6D4D"/>
    <w:rsid w:val="00AE7F07"/>
    <w:rsid w:val="00AF1036"/>
    <w:rsid w:val="00AF1176"/>
    <w:rsid w:val="00AF1934"/>
    <w:rsid w:val="00AF3003"/>
    <w:rsid w:val="00AF443C"/>
    <w:rsid w:val="00AF44D1"/>
    <w:rsid w:val="00AF53EA"/>
    <w:rsid w:val="00AF6802"/>
    <w:rsid w:val="00AF6BDD"/>
    <w:rsid w:val="00AF795D"/>
    <w:rsid w:val="00B004AF"/>
    <w:rsid w:val="00B017A5"/>
    <w:rsid w:val="00B0253A"/>
    <w:rsid w:val="00B03577"/>
    <w:rsid w:val="00B03FD2"/>
    <w:rsid w:val="00B04DE4"/>
    <w:rsid w:val="00B07655"/>
    <w:rsid w:val="00B10C4E"/>
    <w:rsid w:val="00B1192C"/>
    <w:rsid w:val="00B120DD"/>
    <w:rsid w:val="00B1239D"/>
    <w:rsid w:val="00B12B57"/>
    <w:rsid w:val="00B13BA9"/>
    <w:rsid w:val="00B17497"/>
    <w:rsid w:val="00B2018D"/>
    <w:rsid w:val="00B21ADE"/>
    <w:rsid w:val="00B2293B"/>
    <w:rsid w:val="00B22FD9"/>
    <w:rsid w:val="00B23905"/>
    <w:rsid w:val="00B23F52"/>
    <w:rsid w:val="00B24B98"/>
    <w:rsid w:val="00B24D69"/>
    <w:rsid w:val="00B2539F"/>
    <w:rsid w:val="00B27BBF"/>
    <w:rsid w:val="00B27D2D"/>
    <w:rsid w:val="00B27DC4"/>
    <w:rsid w:val="00B27DEA"/>
    <w:rsid w:val="00B31D00"/>
    <w:rsid w:val="00B32302"/>
    <w:rsid w:val="00B32D0C"/>
    <w:rsid w:val="00B33167"/>
    <w:rsid w:val="00B349B3"/>
    <w:rsid w:val="00B35591"/>
    <w:rsid w:val="00B359EB"/>
    <w:rsid w:val="00B367DD"/>
    <w:rsid w:val="00B36B4E"/>
    <w:rsid w:val="00B372A2"/>
    <w:rsid w:val="00B40E3C"/>
    <w:rsid w:val="00B41EF4"/>
    <w:rsid w:val="00B42B7D"/>
    <w:rsid w:val="00B433CE"/>
    <w:rsid w:val="00B436E9"/>
    <w:rsid w:val="00B43BCE"/>
    <w:rsid w:val="00B443A7"/>
    <w:rsid w:val="00B448E1"/>
    <w:rsid w:val="00B455B9"/>
    <w:rsid w:val="00B45DA7"/>
    <w:rsid w:val="00B46942"/>
    <w:rsid w:val="00B46D0A"/>
    <w:rsid w:val="00B47207"/>
    <w:rsid w:val="00B474BB"/>
    <w:rsid w:val="00B47B73"/>
    <w:rsid w:val="00B47BDA"/>
    <w:rsid w:val="00B51096"/>
    <w:rsid w:val="00B52DEA"/>
    <w:rsid w:val="00B52E8D"/>
    <w:rsid w:val="00B5314B"/>
    <w:rsid w:val="00B53C4B"/>
    <w:rsid w:val="00B55C3E"/>
    <w:rsid w:val="00B55F52"/>
    <w:rsid w:val="00B5767E"/>
    <w:rsid w:val="00B61104"/>
    <w:rsid w:val="00B613D4"/>
    <w:rsid w:val="00B613E5"/>
    <w:rsid w:val="00B61C43"/>
    <w:rsid w:val="00B61EDC"/>
    <w:rsid w:val="00B627A3"/>
    <w:rsid w:val="00B65F2C"/>
    <w:rsid w:val="00B66FAA"/>
    <w:rsid w:val="00B6708F"/>
    <w:rsid w:val="00B70881"/>
    <w:rsid w:val="00B721B1"/>
    <w:rsid w:val="00B76F5B"/>
    <w:rsid w:val="00B802A8"/>
    <w:rsid w:val="00B81240"/>
    <w:rsid w:val="00B82593"/>
    <w:rsid w:val="00B83755"/>
    <w:rsid w:val="00B83C76"/>
    <w:rsid w:val="00B83E9E"/>
    <w:rsid w:val="00B84864"/>
    <w:rsid w:val="00B84BBA"/>
    <w:rsid w:val="00B84DDD"/>
    <w:rsid w:val="00B8503F"/>
    <w:rsid w:val="00B85492"/>
    <w:rsid w:val="00B86693"/>
    <w:rsid w:val="00B86BA1"/>
    <w:rsid w:val="00B8779C"/>
    <w:rsid w:val="00B91D19"/>
    <w:rsid w:val="00B92235"/>
    <w:rsid w:val="00B92419"/>
    <w:rsid w:val="00B938B1"/>
    <w:rsid w:val="00B96F31"/>
    <w:rsid w:val="00BA058F"/>
    <w:rsid w:val="00BA08CB"/>
    <w:rsid w:val="00BA0998"/>
    <w:rsid w:val="00BA0CF3"/>
    <w:rsid w:val="00BA17E5"/>
    <w:rsid w:val="00BA1CD0"/>
    <w:rsid w:val="00BA23AD"/>
    <w:rsid w:val="00BA2AD1"/>
    <w:rsid w:val="00BA5B06"/>
    <w:rsid w:val="00BA7E4D"/>
    <w:rsid w:val="00BB08E1"/>
    <w:rsid w:val="00BB0F97"/>
    <w:rsid w:val="00BB1287"/>
    <w:rsid w:val="00BB1F4E"/>
    <w:rsid w:val="00BB265C"/>
    <w:rsid w:val="00BB34BA"/>
    <w:rsid w:val="00BB464A"/>
    <w:rsid w:val="00BC0FF3"/>
    <w:rsid w:val="00BC1908"/>
    <w:rsid w:val="00BC2B03"/>
    <w:rsid w:val="00BC359E"/>
    <w:rsid w:val="00BC5308"/>
    <w:rsid w:val="00BC565B"/>
    <w:rsid w:val="00BD051F"/>
    <w:rsid w:val="00BD127E"/>
    <w:rsid w:val="00BD1D6F"/>
    <w:rsid w:val="00BD2492"/>
    <w:rsid w:val="00BD31FF"/>
    <w:rsid w:val="00BD33F5"/>
    <w:rsid w:val="00BD5135"/>
    <w:rsid w:val="00BD6A05"/>
    <w:rsid w:val="00BE03D6"/>
    <w:rsid w:val="00BE044B"/>
    <w:rsid w:val="00BE104C"/>
    <w:rsid w:val="00BE1276"/>
    <w:rsid w:val="00BE295B"/>
    <w:rsid w:val="00BE2D8C"/>
    <w:rsid w:val="00BE40F6"/>
    <w:rsid w:val="00BE42D7"/>
    <w:rsid w:val="00BE611F"/>
    <w:rsid w:val="00BE6F9D"/>
    <w:rsid w:val="00BE70C1"/>
    <w:rsid w:val="00BE718B"/>
    <w:rsid w:val="00BE7ADA"/>
    <w:rsid w:val="00BF040C"/>
    <w:rsid w:val="00BF09E4"/>
    <w:rsid w:val="00BF0CBB"/>
    <w:rsid w:val="00BF2A9E"/>
    <w:rsid w:val="00BF363B"/>
    <w:rsid w:val="00BF3920"/>
    <w:rsid w:val="00BF4659"/>
    <w:rsid w:val="00BF4F9D"/>
    <w:rsid w:val="00BF5186"/>
    <w:rsid w:val="00BF6C69"/>
    <w:rsid w:val="00BF71E9"/>
    <w:rsid w:val="00C00451"/>
    <w:rsid w:val="00C005E6"/>
    <w:rsid w:val="00C00A30"/>
    <w:rsid w:val="00C03F8D"/>
    <w:rsid w:val="00C03FDB"/>
    <w:rsid w:val="00C04678"/>
    <w:rsid w:val="00C04E45"/>
    <w:rsid w:val="00C056DD"/>
    <w:rsid w:val="00C0581A"/>
    <w:rsid w:val="00C0723B"/>
    <w:rsid w:val="00C07C09"/>
    <w:rsid w:val="00C07E86"/>
    <w:rsid w:val="00C07F47"/>
    <w:rsid w:val="00C11799"/>
    <w:rsid w:val="00C120A2"/>
    <w:rsid w:val="00C1226E"/>
    <w:rsid w:val="00C1361D"/>
    <w:rsid w:val="00C14310"/>
    <w:rsid w:val="00C14605"/>
    <w:rsid w:val="00C1613B"/>
    <w:rsid w:val="00C164D2"/>
    <w:rsid w:val="00C164DC"/>
    <w:rsid w:val="00C17CF9"/>
    <w:rsid w:val="00C17FC0"/>
    <w:rsid w:val="00C21FEA"/>
    <w:rsid w:val="00C21FF5"/>
    <w:rsid w:val="00C233B3"/>
    <w:rsid w:val="00C2365E"/>
    <w:rsid w:val="00C2471F"/>
    <w:rsid w:val="00C2482B"/>
    <w:rsid w:val="00C24D4E"/>
    <w:rsid w:val="00C26522"/>
    <w:rsid w:val="00C26A1B"/>
    <w:rsid w:val="00C27257"/>
    <w:rsid w:val="00C27D9D"/>
    <w:rsid w:val="00C30F53"/>
    <w:rsid w:val="00C310C2"/>
    <w:rsid w:val="00C31BAC"/>
    <w:rsid w:val="00C3230E"/>
    <w:rsid w:val="00C336AE"/>
    <w:rsid w:val="00C3372E"/>
    <w:rsid w:val="00C33B4A"/>
    <w:rsid w:val="00C34156"/>
    <w:rsid w:val="00C34693"/>
    <w:rsid w:val="00C3474C"/>
    <w:rsid w:val="00C35974"/>
    <w:rsid w:val="00C35CE0"/>
    <w:rsid w:val="00C36771"/>
    <w:rsid w:val="00C36C95"/>
    <w:rsid w:val="00C37ABA"/>
    <w:rsid w:val="00C37DF9"/>
    <w:rsid w:val="00C402B8"/>
    <w:rsid w:val="00C4041D"/>
    <w:rsid w:val="00C40962"/>
    <w:rsid w:val="00C40EE4"/>
    <w:rsid w:val="00C43722"/>
    <w:rsid w:val="00C438BE"/>
    <w:rsid w:val="00C43CEB"/>
    <w:rsid w:val="00C4419C"/>
    <w:rsid w:val="00C44281"/>
    <w:rsid w:val="00C44978"/>
    <w:rsid w:val="00C4640F"/>
    <w:rsid w:val="00C51B02"/>
    <w:rsid w:val="00C52685"/>
    <w:rsid w:val="00C540A5"/>
    <w:rsid w:val="00C5518A"/>
    <w:rsid w:val="00C5567C"/>
    <w:rsid w:val="00C566B5"/>
    <w:rsid w:val="00C57608"/>
    <w:rsid w:val="00C57B5F"/>
    <w:rsid w:val="00C600D5"/>
    <w:rsid w:val="00C616A8"/>
    <w:rsid w:val="00C62D90"/>
    <w:rsid w:val="00C62F0A"/>
    <w:rsid w:val="00C63B8D"/>
    <w:rsid w:val="00C63E91"/>
    <w:rsid w:val="00C64CD8"/>
    <w:rsid w:val="00C64EAC"/>
    <w:rsid w:val="00C6628F"/>
    <w:rsid w:val="00C6655F"/>
    <w:rsid w:val="00C667A8"/>
    <w:rsid w:val="00C67AF6"/>
    <w:rsid w:val="00C710E0"/>
    <w:rsid w:val="00C71810"/>
    <w:rsid w:val="00C72707"/>
    <w:rsid w:val="00C7315C"/>
    <w:rsid w:val="00C74D27"/>
    <w:rsid w:val="00C763E3"/>
    <w:rsid w:val="00C76B79"/>
    <w:rsid w:val="00C8421F"/>
    <w:rsid w:val="00C847AA"/>
    <w:rsid w:val="00C86327"/>
    <w:rsid w:val="00C868DA"/>
    <w:rsid w:val="00C86A6C"/>
    <w:rsid w:val="00C874F7"/>
    <w:rsid w:val="00C9108D"/>
    <w:rsid w:val="00C918C1"/>
    <w:rsid w:val="00C91AC0"/>
    <w:rsid w:val="00C91D09"/>
    <w:rsid w:val="00C922F8"/>
    <w:rsid w:val="00C927A9"/>
    <w:rsid w:val="00C928E7"/>
    <w:rsid w:val="00C934F2"/>
    <w:rsid w:val="00C93603"/>
    <w:rsid w:val="00C93E94"/>
    <w:rsid w:val="00C94DA5"/>
    <w:rsid w:val="00C9691A"/>
    <w:rsid w:val="00C96987"/>
    <w:rsid w:val="00CA030C"/>
    <w:rsid w:val="00CA04B7"/>
    <w:rsid w:val="00CA1726"/>
    <w:rsid w:val="00CA2742"/>
    <w:rsid w:val="00CA3F2B"/>
    <w:rsid w:val="00CA4C50"/>
    <w:rsid w:val="00CA6AC1"/>
    <w:rsid w:val="00CA6ECC"/>
    <w:rsid w:val="00CA7A8B"/>
    <w:rsid w:val="00CB083C"/>
    <w:rsid w:val="00CB0ECD"/>
    <w:rsid w:val="00CB2628"/>
    <w:rsid w:val="00CB273A"/>
    <w:rsid w:val="00CB2C41"/>
    <w:rsid w:val="00CB3FC0"/>
    <w:rsid w:val="00CB48AE"/>
    <w:rsid w:val="00CB7248"/>
    <w:rsid w:val="00CB73E6"/>
    <w:rsid w:val="00CB7DE5"/>
    <w:rsid w:val="00CC071B"/>
    <w:rsid w:val="00CC2027"/>
    <w:rsid w:val="00CC211C"/>
    <w:rsid w:val="00CC221B"/>
    <w:rsid w:val="00CC2B84"/>
    <w:rsid w:val="00CC39B1"/>
    <w:rsid w:val="00CC6898"/>
    <w:rsid w:val="00CC7257"/>
    <w:rsid w:val="00CD031F"/>
    <w:rsid w:val="00CD0C0C"/>
    <w:rsid w:val="00CD12C7"/>
    <w:rsid w:val="00CD1A72"/>
    <w:rsid w:val="00CD2C80"/>
    <w:rsid w:val="00CD2D0F"/>
    <w:rsid w:val="00CD3540"/>
    <w:rsid w:val="00CD509D"/>
    <w:rsid w:val="00CD5368"/>
    <w:rsid w:val="00CD615D"/>
    <w:rsid w:val="00CE0EE7"/>
    <w:rsid w:val="00CE1DB1"/>
    <w:rsid w:val="00CE3414"/>
    <w:rsid w:val="00CE48E0"/>
    <w:rsid w:val="00CE4EE5"/>
    <w:rsid w:val="00CE7207"/>
    <w:rsid w:val="00CE7299"/>
    <w:rsid w:val="00CE7658"/>
    <w:rsid w:val="00CF0810"/>
    <w:rsid w:val="00CF0B52"/>
    <w:rsid w:val="00CF20D8"/>
    <w:rsid w:val="00CF2BFB"/>
    <w:rsid w:val="00CF3469"/>
    <w:rsid w:val="00CF365C"/>
    <w:rsid w:val="00CF7BDF"/>
    <w:rsid w:val="00D00107"/>
    <w:rsid w:val="00D01414"/>
    <w:rsid w:val="00D01B93"/>
    <w:rsid w:val="00D01BBE"/>
    <w:rsid w:val="00D01C49"/>
    <w:rsid w:val="00D03762"/>
    <w:rsid w:val="00D0426C"/>
    <w:rsid w:val="00D04F88"/>
    <w:rsid w:val="00D06815"/>
    <w:rsid w:val="00D07C87"/>
    <w:rsid w:val="00D10FAE"/>
    <w:rsid w:val="00D14B30"/>
    <w:rsid w:val="00D153CD"/>
    <w:rsid w:val="00D15788"/>
    <w:rsid w:val="00D20BA2"/>
    <w:rsid w:val="00D21385"/>
    <w:rsid w:val="00D22A82"/>
    <w:rsid w:val="00D22A99"/>
    <w:rsid w:val="00D2312C"/>
    <w:rsid w:val="00D2436A"/>
    <w:rsid w:val="00D25132"/>
    <w:rsid w:val="00D25A5C"/>
    <w:rsid w:val="00D27C7D"/>
    <w:rsid w:val="00D305EC"/>
    <w:rsid w:val="00D32E73"/>
    <w:rsid w:val="00D3322A"/>
    <w:rsid w:val="00D3430E"/>
    <w:rsid w:val="00D348D3"/>
    <w:rsid w:val="00D34C59"/>
    <w:rsid w:val="00D3523F"/>
    <w:rsid w:val="00D360D1"/>
    <w:rsid w:val="00D36262"/>
    <w:rsid w:val="00D364E8"/>
    <w:rsid w:val="00D36DCF"/>
    <w:rsid w:val="00D36EBC"/>
    <w:rsid w:val="00D40540"/>
    <w:rsid w:val="00D41455"/>
    <w:rsid w:val="00D424F9"/>
    <w:rsid w:val="00D42A0E"/>
    <w:rsid w:val="00D44045"/>
    <w:rsid w:val="00D44DAF"/>
    <w:rsid w:val="00D4766E"/>
    <w:rsid w:val="00D47A60"/>
    <w:rsid w:val="00D47C8F"/>
    <w:rsid w:val="00D5010F"/>
    <w:rsid w:val="00D5039E"/>
    <w:rsid w:val="00D503DF"/>
    <w:rsid w:val="00D50E06"/>
    <w:rsid w:val="00D51A87"/>
    <w:rsid w:val="00D522C9"/>
    <w:rsid w:val="00D53AA0"/>
    <w:rsid w:val="00D53B11"/>
    <w:rsid w:val="00D54FB5"/>
    <w:rsid w:val="00D55CDA"/>
    <w:rsid w:val="00D56B32"/>
    <w:rsid w:val="00D570A2"/>
    <w:rsid w:val="00D60639"/>
    <w:rsid w:val="00D612AE"/>
    <w:rsid w:val="00D62511"/>
    <w:rsid w:val="00D62EB9"/>
    <w:rsid w:val="00D63FA7"/>
    <w:rsid w:val="00D6687D"/>
    <w:rsid w:val="00D6709B"/>
    <w:rsid w:val="00D67D3F"/>
    <w:rsid w:val="00D707B0"/>
    <w:rsid w:val="00D70B8C"/>
    <w:rsid w:val="00D71782"/>
    <w:rsid w:val="00D71E84"/>
    <w:rsid w:val="00D72BF8"/>
    <w:rsid w:val="00D73F31"/>
    <w:rsid w:val="00D75600"/>
    <w:rsid w:val="00D75722"/>
    <w:rsid w:val="00D76110"/>
    <w:rsid w:val="00D76F59"/>
    <w:rsid w:val="00D779AC"/>
    <w:rsid w:val="00D77ACF"/>
    <w:rsid w:val="00D77BAE"/>
    <w:rsid w:val="00D77CEE"/>
    <w:rsid w:val="00D81791"/>
    <w:rsid w:val="00D8312F"/>
    <w:rsid w:val="00D84E57"/>
    <w:rsid w:val="00D87478"/>
    <w:rsid w:val="00D9002D"/>
    <w:rsid w:val="00D91443"/>
    <w:rsid w:val="00D917D6"/>
    <w:rsid w:val="00D94015"/>
    <w:rsid w:val="00D94568"/>
    <w:rsid w:val="00D948A0"/>
    <w:rsid w:val="00D9644A"/>
    <w:rsid w:val="00D97326"/>
    <w:rsid w:val="00DA01E3"/>
    <w:rsid w:val="00DA03FB"/>
    <w:rsid w:val="00DA2544"/>
    <w:rsid w:val="00DA2C82"/>
    <w:rsid w:val="00DA651D"/>
    <w:rsid w:val="00DA67FF"/>
    <w:rsid w:val="00DA7102"/>
    <w:rsid w:val="00DB070C"/>
    <w:rsid w:val="00DB0AFA"/>
    <w:rsid w:val="00DB0CE0"/>
    <w:rsid w:val="00DB1332"/>
    <w:rsid w:val="00DB13D8"/>
    <w:rsid w:val="00DB1F90"/>
    <w:rsid w:val="00DB211D"/>
    <w:rsid w:val="00DB38F0"/>
    <w:rsid w:val="00DB436E"/>
    <w:rsid w:val="00DB4428"/>
    <w:rsid w:val="00DB4CAB"/>
    <w:rsid w:val="00DB62FB"/>
    <w:rsid w:val="00DB6D24"/>
    <w:rsid w:val="00DB7755"/>
    <w:rsid w:val="00DB784A"/>
    <w:rsid w:val="00DB7898"/>
    <w:rsid w:val="00DC112D"/>
    <w:rsid w:val="00DC1155"/>
    <w:rsid w:val="00DC2565"/>
    <w:rsid w:val="00DC3244"/>
    <w:rsid w:val="00DC3462"/>
    <w:rsid w:val="00DC46E3"/>
    <w:rsid w:val="00DC4893"/>
    <w:rsid w:val="00DC4A70"/>
    <w:rsid w:val="00DC4E65"/>
    <w:rsid w:val="00DC6182"/>
    <w:rsid w:val="00DC63A8"/>
    <w:rsid w:val="00DD00D5"/>
    <w:rsid w:val="00DD1D20"/>
    <w:rsid w:val="00DD1E50"/>
    <w:rsid w:val="00DD2280"/>
    <w:rsid w:val="00DD22B2"/>
    <w:rsid w:val="00DD3892"/>
    <w:rsid w:val="00DD5595"/>
    <w:rsid w:val="00DE021E"/>
    <w:rsid w:val="00DE0277"/>
    <w:rsid w:val="00DE061B"/>
    <w:rsid w:val="00DE22F3"/>
    <w:rsid w:val="00DE244B"/>
    <w:rsid w:val="00DE613E"/>
    <w:rsid w:val="00DE623B"/>
    <w:rsid w:val="00DE7E38"/>
    <w:rsid w:val="00DF0ED0"/>
    <w:rsid w:val="00DF16D8"/>
    <w:rsid w:val="00DF1AD0"/>
    <w:rsid w:val="00DF1B3E"/>
    <w:rsid w:val="00DF22CF"/>
    <w:rsid w:val="00DF2DDD"/>
    <w:rsid w:val="00DF3249"/>
    <w:rsid w:val="00DF3970"/>
    <w:rsid w:val="00DF5489"/>
    <w:rsid w:val="00DF562F"/>
    <w:rsid w:val="00DF5866"/>
    <w:rsid w:val="00DF5AC1"/>
    <w:rsid w:val="00DF5EEF"/>
    <w:rsid w:val="00DF73A2"/>
    <w:rsid w:val="00DF7D2C"/>
    <w:rsid w:val="00E00E8C"/>
    <w:rsid w:val="00E025AF"/>
    <w:rsid w:val="00E02BBB"/>
    <w:rsid w:val="00E03513"/>
    <w:rsid w:val="00E03722"/>
    <w:rsid w:val="00E03744"/>
    <w:rsid w:val="00E03D9C"/>
    <w:rsid w:val="00E04C8E"/>
    <w:rsid w:val="00E05171"/>
    <w:rsid w:val="00E06131"/>
    <w:rsid w:val="00E0642D"/>
    <w:rsid w:val="00E12A1C"/>
    <w:rsid w:val="00E13BB4"/>
    <w:rsid w:val="00E14347"/>
    <w:rsid w:val="00E14ACD"/>
    <w:rsid w:val="00E15F4F"/>
    <w:rsid w:val="00E16728"/>
    <w:rsid w:val="00E17FA4"/>
    <w:rsid w:val="00E20258"/>
    <w:rsid w:val="00E20DC5"/>
    <w:rsid w:val="00E20FBF"/>
    <w:rsid w:val="00E212BB"/>
    <w:rsid w:val="00E2227B"/>
    <w:rsid w:val="00E24E6B"/>
    <w:rsid w:val="00E261A8"/>
    <w:rsid w:val="00E26C08"/>
    <w:rsid w:val="00E33EF5"/>
    <w:rsid w:val="00E34E06"/>
    <w:rsid w:val="00E3511B"/>
    <w:rsid w:val="00E3708E"/>
    <w:rsid w:val="00E40264"/>
    <w:rsid w:val="00E40449"/>
    <w:rsid w:val="00E40531"/>
    <w:rsid w:val="00E41CC4"/>
    <w:rsid w:val="00E4286B"/>
    <w:rsid w:val="00E429CC"/>
    <w:rsid w:val="00E431CB"/>
    <w:rsid w:val="00E44DD1"/>
    <w:rsid w:val="00E45796"/>
    <w:rsid w:val="00E4710E"/>
    <w:rsid w:val="00E47BB9"/>
    <w:rsid w:val="00E50C05"/>
    <w:rsid w:val="00E51421"/>
    <w:rsid w:val="00E51BAA"/>
    <w:rsid w:val="00E51F7A"/>
    <w:rsid w:val="00E52F3B"/>
    <w:rsid w:val="00E53A83"/>
    <w:rsid w:val="00E562CC"/>
    <w:rsid w:val="00E56F6F"/>
    <w:rsid w:val="00E57A88"/>
    <w:rsid w:val="00E60F47"/>
    <w:rsid w:val="00E620D2"/>
    <w:rsid w:val="00E62187"/>
    <w:rsid w:val="00E639E2"/>
    <w:rsid w:val="00E63D56"/>
    <w:rsid w:val="00E659AD"/>
    <w:rsid w:val="00E6603D"/>
    <w:rsid w:val="00E664C0"/>
    <w:rsid w:val="00E675A1"/>
    <w:rsid w:val="00E70D4A"/>
    <w:rsid w:val="00E716E4"/>
    <w:rsid w:val="00E72BDC"/>
    <w:rsid w:val="00E7335D"/>
    <w:rsid w:val="00E74436"/>
    <w:rsid w:val="00E74A84"/>
    <w:rsid w:val="00E75647"/>
    <w:rsid w:val="00E75E31"/>
    <w:rsid w:val="00E760DD"/>
    <w:rsid w:val="00E7744D"/>
    <w:rsid w:val="00E77721"/>
    <w:rsid w:val="00E80137"/>
    <w:rsid w:val="00E829D5"/>
    <w:rsid w:val="00E831FC"/>
    <w:rsid w:val="00E8490C"/>
    <w:rsid w:val="00E8552F"/>
    <w:rsid w:val="00E867A4"/>
    <w:rsid w:val="00E874D4"/>
    <w:rsid w:val="00E90D4C"/>
    <w:rsid w:val="00E90F5D"/>
    <w:rsid w:val="00E91547"/>
    <w:rsid w:val="00E925BB"/>
    <w:rsid w:val="00E927B7"/>
    <w:rsid w:val="00E92C97"/>
    <w:rsid w:val="00E937A3"/>
    <w:rsid w:val="00E9611F"/>
    <w:rsid w:val="00E964F7"/>
    <w:rsid w:val="00E96FF7"/>
    <w:rsid w:val="00E978F0"/>
    <w:rsid w:val="00E97B56"/>
    <w:rsid w:val="00EA0E83"/>
    <w:rsid w:val="00EA1683"/>
    <w:rsid w:val="00EA254B"/>
    <w:rsid w:val="00EA340E"/>
    <w:rsid w:val="00EA41AF"/>
    <w:rsid w:val="00EA47EB"/>
    <w:rsid w:val="00EA481E"/>
    <w:rsid w:val="00EA4BE2"/>
    <w:rsid w:val="00EA54C0"/>
    <w:rsid w:val="00EA5858"/>
    <w:rsid w:val="00EA610A"/>
    <w:rsid w:val="00EA6A98"/>
    <w:rsid w:val="00EA73E8"/>
    <w:rsid w:val="00EB1883"/>
    <w:rsid w:val="00EB312D"/>
    <w:rsid w:val="00EB3BB2"/>
    <w:rsid w:val="00EB4374"/>
    <w:rsid w:val="00EB4396"/>
    <w:rsid w:val="00EB4DAA"/>
    <w:rsid w:val="00EB5390"/>
    <w:rsid w:val="00EB77E6"/>
    <w:rsid w:val="00EC00A6"/>
    <w:rsid w:val="00EC02F9"/>
    <w:rsid w:val="00EC0A99"/>
    <w:rsid w:val="00EC20B6"/>
    <w:rsid w:val="00EC3014"/>
    <w:rsid w:val="00EC374C"/>
    <w:rsid w:val="00EC3A46"/>
    <w:rsid w:val="00EC5F3D"/>
    <w:rsid w:val="00EC6635"/>
    <w:rsid w:val="00EC6937"/>
    <w:rsid w:val="00EC79E0"/>
    <w:rsid w:val="00ED04E4"/>
    <w:rsid w:val="00ED0FE2"/>
    <w:rsid w:val="00ED101F"/>
    <w:rsid w:val="00ED2D25"/>
    <w:rsid w:val="00ED3119"/>
    <w:rsid w:val="00ED4C70"/>
    <w:rsid w:val="00ED4CB4"/>
    <w:rsid w:val="00ED5397"/>
    <w:rsid w:val="00ED5C43"/>
    <w:rsid w:val="00ED5E08"/>
    <w:rsid w:val="00ED6468"/>
    <w:rsid w:val="00ED74D0"/>
    <w:rsid w:val="00EE10FC"/>
    <w:rsid w:val="00EE194C"/>
    <w:rsid w:val="00EE1A52"/>
    <w:rsid w:val="00EE29CB"/>
    <w:rsid w:val="00EE361C"/>
    <w:rsid w:val="00EE3EED"/>
    <w:rsid w:val="00EE40B5"/>
    <w:rsid w:val="00EE5B26"/>
    <w:rsid w:val="00EE5D81"/>
    <w:rsid w:val="00EE616E"/>
    <w:rsid w:val="00EE6416"/>
    <w:rsid w:val="00EE6737"/>
    <w:rsid w:val="00EE6CE7"/>
    <w:rsid w:val="00EE7E8E"/>
    <w:rsid w:val="00EF0F83"/>
    <w:rsid w:val="00EF243A"/>
    <w:rsid w:val="00EF270A"/>
    <w:rsid w:val="00EF2CC2"/>
    <w:rsid w:val="00EF2DC2"/>
    <w:rsid w:val="00EF32BF"/>
    <w:rsid w:val="00EF382E"/>
    <w:rsid w:val="00EF4242"/>
    <w:rsid w:val="00EF4D3B"/>
    <w:rsid w:val="00EF6285"/>
    <w:rsid w:val="00EF7EBF"/>
    <w:rsid w:val="00F003E9"/>
    <w:rsid w:val="00F00FBD"/>
    <w:rsid w:val="00F01A2B"/>
    <w:rsid w:val="00F0295D"/>
    <w:rsid w:val="00F03A2B"/>
    <w:rsid w:val="00F05BF3"/>
    <w:rsid w:val="00F060AD"/>
    <w:rsid w:val="00F0617A"/>
    <w:rsid w:val="00F06ABF"/>
    <w:rsid w:val="00F12387"/>
    <w:rsid w:val="00F13631"/>
    <w:rsid w:val="00F144DE"/>
    <w:rsid w:val="00F14669"/>
    <w:rsid w:val="00F14B6D"/>
    <w:rsid w:val="00F15434"/>
    <w:rsid w:val="00F15600"/>
    <w:rsid w:val="00F16D4E"/>
    <w:rsid w:val="00F2024E"/>
    <w:rsid w:val="00F20C91"/>
    <w:rsid w:val="00F22D51"/>
    <w:rsid w:val="00F245A2"/>
    <w:rsid w:val="00F24E14"/>
    <w:rsid w:val="00F2525F"/>
    <w:rsid w:val="00F26919"/>
    <w:rsid w:val="00F275A4"/>
    <w:rsid w:val="00F30ECA"/>
    <w:rsid w:val="00F320FB"/>
    <w:rsid w:val="00F32816"/>
    <w:rsid w:val="00F3354A"/>
    <w:rsid w:val="00F33706"/>
    <w:rsid w:val="00F3374C"/>
    <w:rsid w:val="00F338D9"/>
    <w:rsid w:val="00F34798"/>
    <w:rsid w:val="00F35616"/>
    <w:rsid w:val="00F3592C"/>
    <w:rsid w:val="00F364D3"/>
    <w:rsid w:val="00F36F75"/>
    <w:rsid w:val="00F3715D"/>
    <w:rsid w:val="00F37D49"/>
    <w:rsid w:val="00F40540"/>
    <w:rsid w:val="00F423FE"/>
    <w:rsid w:val="00F43A83"/>
    <w:rsid w:val="00F43F32"/>
    <w:rsid w:val="00F44B22"/>
    <w:rsid w:val="00F457E0"/>
    <w:rsid w:val="00F468BF"/>
    <w:rsid w:val="00F4739C"/>
    <w:rsid w:val="00F50262"/>
    <w:rsid w:val="00F51D8C"/>
    <w:rsid w:val="00F52681"/>
    <w:rsid w:val="00F5336E"/>
    <w:rsid w:val="00F543F1"/>
    <w:rsid w:val="00F54DA2"/>
    <w:rsid w:val="00F55FB4"/>
    <w:rsid w:val="00F576D0"/>
    <w:rsid w:val="00F5793E"/>
    <w:rsid w:val="00F57C4D"/>
    <w:rsid w:val="00F61C3B"/>
    <w:rsid w:val="00F61DB3"/>
    <w:rsid w:val="00F62168"/>
    <w:rsid w:val="00F62589"/>
    <w:rsid w:val="00F62C66"/>
    <w:rsid w:val="00F632E1"/>
    <w:rsid w:val="00F644BE"/>
    <w:rsid w:val="00F654AA"/>
    <w:rsid w:val="00F65891"/>
    <w:rsid w:val="00F65EE4"/>
    <w:rsid w:val="00F6658F"/>
    <w:rsid w:val="00F66C2A"/>
    <w:rsid w:val="00F67B9F"/>
    <w:rsid w:val="00F709C9"/>
    <w:rsid w:val="00F70E6F"/>
    <w:rsid w:val="00F7136A"/>
    <w:rsid w:val="00F71C6D"/>
    <w:rsid w:val="00F71D42"/>
    <w:rsid w:val="00F72511"/>
    <w:rsid w:val="00F7273C"/>
    <w:rsid w:val="00F72EA8"/>
    <w:rsid w:val="00F72F08"/>
    <w:rsid w:val="00F73AD5"/>
    <w:rsid w:val="00F74F2A"/>
    <w:rsid w:val="00F77A99"/>
    <w:rsid w:val="00F80C5A"/>
    <w:rsid w:val="00F81352"/>
    <w:rsid w:val="00F81F08"/>
    <w:rsid w:val="00F82952"/>
    <w:rsid w:val="00F8320A"/>
    <w:rsid w:val="00F8641C"/>
    <w:rsid w:val="00F864A5"/>
    <w:rsid w:val="00F86A84"/>
    <w:rsid w:val="00F922F8"/>
    <w:rsid w:val="00F92955"/>
    <w:rsid w:val="00F9334A"/>
    <w:rsid w:val="00F93AB2"/>
    <w:rsid w:val="00F93C76"/>
    <w:rsid w:val="00F93F93"/>
    <w:rsid w:val="00F95113"/>
    <w:rsid w:val="00F959D9"/>
    <w:rsid w:val="00F95B8A"/>
    <w:rsid w:val="00F95F1D"/>
    <w:rsid w:val="00F96F59"/>
    <w:rsid w:val="00F97D92"/>
    <w:rsid w:val="00F97E20"/>
    <w:rsid w:val="00FA035A"/>
    <w:rsid w:val="00FA0F47"/>
    <w:rsid w:val="00FA0FBD"/>
    <w:rsid w:val="00FA3528"/>
    <w:rsid w:val="00FA7FAA"/>
    <w:rsid w:val="00FB08FA"/>
    <w:rsid w:val="00FB0DCF"/>
    <w:rsid w:val="00FB1747"/>
    <w:rsid w:val="00FB1AED"/>
    <w:rsid w:val="00FB253D"/>
    <w:rsid w:val="00FB3CAA"/>
    <w:rsid w:val="00FB492E"/>
    <w:rsid w:val="00FB5367"/>
    <w:rsid w:val="00FB5A01"/>
    <w:rsid w:val="00FB5FB7"/>
    <w:rsid w:val="00FC0D92"/>
    <w:rsid w:val="00FC13ED"/>
    <w:rsid w:val="00FC298D"/>
    <w:rsid w:val="00FC3E32"/>
    <w:rsid w:val="00FC7885"/>
    <w:rsid w:val="00FC7AD9"/>
    <w:rsid w:val="00FD029A"/>
    <w:rsid w:val="00FD16F6"/>
    <w:rsid w:val="00FD1944"/>
    <w:rsid w:val="00FD2269"/>
    <w:rsid w:val="00FD248C"/>
    <w:rsid w:val="00FD2A49"/>
    <w:rsid w:val="00FD3E11"/>
    <w:rsid w:val="00FD50DA"/>
    <w:rsid w:val="00FD5850"/>
    <w:rsid w:val="00FD6A1A"/>
    <w:rsid w:val="00FD6AA2"/>
    <w:rsid w:val="00FE0756"/>
    <w:rsid w:val="00FE0DA7"/>
    <w:rsid w:val="00FE12C7"/>
    <w:rsid w:val="00FE1438"/>
    <w:rsid w:val="00FE2740"/>
    <w:rsid w:val="00FE2CC3"/>
    <w:rsid w:val="00FE31C8"/>
    <w:rsid w:val="00FE4A5F"/>
    <w:rsid w:val="00FE5CAF"/>
    <w:rsid w:val="00FE618A"/>
    <w:rsid w:val="00FE7D62"/>
    <w:rsid w:val="00FF0049"/>
    <w:rsid w:val="00FF1974"/>
    <w:rsid w:val="00FF1A46"/>
    <w:rsid w:val="00FF1FA6"/>
    <w:rsid w:val="00FF1FF6"/>
    <w:rsid w:val="00FF214E"/>
    <w:rsid w:val="00FF3A5F"/>
    <w:rsid w:val="00FF41E1"/>
    <w:rsid w:val="00FF4A32"/>
    <w:rsid w:val="00FF4DAB"/>
    <w:rsid w:val="00FF5221"/>
    <w:rsid w:val="00FF5500"/>
    <w:rsid w:val="00FF74E1"/>
    <w:rsid w:val="08406CBB"/>
    <w:rsid w:val="0F5B2E5E"/>
    <w:rsid w:val="2074018C"/>
    <w:rsid w:val="29EBA41D"/>
    <w:rsid w:val="29F2D1F4"/>
    <w:rsid w:val="2F03C65F"/>
    <w:rsid w:val="393C131A"/>
    <w:rsid w:val="3EA43E23"/>
    <w:rsid w:val="521309B4"/>
    <w:rsid w:val="5F067742"/>
    <w:rsid w:val="6B001EB1"/>
    <w:rsid w:val="6D27F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E508FBD"/>
  <w15:chartTrackingRefBased/>
  <w15:docId w15:val="{8A329D5E-54FB-454A-AB4F-C5535B73E9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5852"/>
  </w:style>
  <w:style w:type="paragraph" w:styleId="Heading1">
    <w:name w:val="heading 1"/>
    <w:basedOn w:val="Normal"/>
    <w:next w:val="Normal"/>
    <w:link w:val="Heading1Char"/>
    <w:uiPriority w:val="9"/>
    <w:qFormat/>
    <w:rsid w:val="0044585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4585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4585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4585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4585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4585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4585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4585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45852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109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0936"/>
  </w:style>
  <w:style w:type="paragraph" w:styleId="Footer">
    <w:name w:val="footer"/>
    <w:basedOn w:val="Normal"/>
    <w:link w:val="FooterChar"/>
    <w:uiPriority w:val="99"/>
    <w:unhideWhenUsed/>
    <w:rsid w:val="007109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0936"/>
  </w:style>
  <w:style w:type="paragraph" w:styleId="Title">
    <w:name w:val="Title"/>
    <w:basedOn w:val="Normal"/>
    <w:next w:val="Normal"/>
    <w:link w:val="TitleChar"/>
    <w:uiPriority w:val="10"/>
    <w:qFormat/>
    <w:rsid w:val="0044585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45852"/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44585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45852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45852"/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4585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45852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45852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45852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45852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45852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4585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sid w:val="00445852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445852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445852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445852"/>
    <w:rPr>
      <w:i/>
      <w:iCs/>
      <w:color w:val="auto"/>
    </w:rPr>
  </w:style>
  <w:style w:type="paragraph" w:styleId="NoSpacing">
    <w:name w:val="No Spacing"/>
    <w:uiPriority w:val="1"/>
    <w:qFormat/>
    <w:rsid w:val="00445852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445852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45852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45852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45852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445852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445852"/>
    <w:rPr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445852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445852"/>
    <w:rPr>
      <w:b/>
      <w:bCs/>
      <w:smallCaps/>
      <w:color w:val="4472C4" w:themeColor="accent1"/>
      <w:spacing w:val="5"/>
    </w:rPr>
  </w:style>
  <w:style w:type="character" w:styleId="BookTitle">
    <w:name w:val="Book Title"/>
    <w:basedOn w:val="DefaultParagraphFont"/>
    <w:uiPriority w:val="33"/>
    <w:qFormat/>
    <w:rsid w:val="00445852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45852"/>
    <w:pPr>
      <w:outlineLvl w:val="9"/>
    </w:pPr>
  </w:style>
  <w:style w:type="paragraph" w:styleId="ListParagraph">
    <w:name w:val="List Paragraph"/>
    <w:basedOn w:val="Normal"/>
    <w:uiPriority w:val="34"/>
    <w:qFormat/>
    <w:rsid w:val="0028760D"/>
    <w:pPr>
      <w:ind w:left="720"/>
      <w:contextualSpacing/>
    </w:pPr>
    <w:rPr>
      <w:rFonts w:eastAsiaTheme="minorHAnsi"/>
      <w:kern w:val="2"/>
      <w:lang w:val="en-US"/>
      <w14:ligatures w14:val="standardContextual"/>
    </w:rPr>
  </w:style>
  <w:style w:type="table" w:customStyle="1" w:styleId="TableGridLight1">
    <w:name w:val="Table Grid Light1"/>
    <w:basedOn w:val="TableNormal"/>
    <w:uiPriority w:val="40"/>
    <w:rsid w:val="007914C8"/>
    <w:pPr>
      <w:spacing w:after="0" w:line="240" w:lineRule="auto"/>
    </w:pPr>
    <w:rPr>
      <w:rFonts w:eastAsiaTheme="minorHAnsi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8021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021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8021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80212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1C22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B31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B312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884C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84C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84C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4C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4CEF"/>
    <w:rPr>
      <w:b/>
      <w:bCs/>
      <w:sz w:val="20"/>
      <w:szCs w:val="20"/>
    </w:rPr>
  </w:style>
  <w:style w:type="character" w:customStyle="1" w:styleId="value">
    <w:name w:val="value"/>
    <w:basedOn w:val="DefaultParagraphFont"/>
    <w:rsid w:val="002F25F6"/>
  </w:style>
  <w:style w:type="character" w:styleId="FollowedHyperlink">
    <w:name w:val="FollowedHyperlink"/>
    <w:basedOn w:val="DefaultParagraphFont"/>
    <w:uiPriority w:val="99"/>
    <w:semiHidden/>
    <w:unhideWhenUsed/>
    <w:rsid w:val="00DB13D8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DB13D8"/>
    <w:pPr>
      <w:spacing w:after="0" w:line="240" w:lineRule="auto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72AE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72AEA"/>
    <w:rPr>
      <w:rFonts w:ascii="Courier New" w:eastAsia="Times New Roman" w:hAnsi="Courier New" w:cs="Courier New"/>
      <w:sz w:val="20"/>
      <w:szCs w:val="20"/>
      <w:lang w:eastAsia="en-AU"/>
    </w:rPr>
  </w:style>
  <w:style w:type="character" w:styleId="HTMLCode">
    <w:name w:val="HTML Code"/>
    <w:basedOn w:val="DefaultParagraphFont"/>
    <w:uiPriority w:val="99"/>
    <w:semiHidden/>
    <w:unhideWhenUsed/>
    <w:rsid w:val="00172AEA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172AE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searchhistory-search-term">
    <w:name w:val="searchhistory-search-term"/>
    <w:basedOn w:val="DefaultParagraphFont"/>
    <w:rsid w:val="00BC2B03"/>
  </w:style>
  <w:style w:type="character" w:customStyle="1" w:styleId="scopussearchquerygrammarjh18a">
    <w:name w:val="scopussearchquery_grammar__jh18a"/>
    <w:basedOn w:val="DefaultParagraphFont"/>
    <w:rsid w:val="00BA0998"/>
  </w:style>
  <w:style w:type="character" w:customStyle="1" w:styleId="scopussearchqueryfieldodtiv">
    <w:name w:val="scopussearchquery_field__odtiv"/>
    <w:basedOn w:val="DefaultParagraphFont"/>
    <w:rsid w:val="00BA0998"/>
  </w:style>
  <w:style w:type="character" w:customStyle="1" w:styleId="scopussearchquerykeywordehrk4">
    <w:name w:val="scopussearchquery_keyword__ehrk4"/>
    <w:basedOn w:val="DefaultParagraphFont"/>
    <w:rsid w:val="00BA0998"/>
  </w:style>
  <w:style w:type="paragraph" w:customStyle="1" w:styleId="whitespace-pre-wrap">
    <w:name w:val="whitespace-pre-wrap"/>
    <w:basedOn w:val="Normal"/>
    <w:rsid w:val="00EA4BE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MDPI16affiliation">
    <w:name w:val="MDPI_1.6_affiliation"/>
    <w:qFormat/>
    <w:rsid w:val="00B613D4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paragraph" w:customStyle="1" w:styleId="xmsonormal">
    <w:name w:val="x_msonormal"/>
    <w:basedOn w:val="Normal"/>
    <w:rsid w:val="00B47B73"/>
    <w:pPr>
      <w:spacing w:after="0" w:line="240" w:lineRule="auto"/>
    </w:pPr>
    <w:rPr>
      <w:rFonts w:ascii="SimSun" w:eastAsia="SimSun" w:hAnsi="SimSun" w:cs="Aptos"/>
      <w:sz w:val="24"/>
      <w:szCs w:val="24"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791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701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88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829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11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0993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39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760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78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26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39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2052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303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709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470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154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263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539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800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156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654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332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186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8157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290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86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321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08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05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297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9897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42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63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7899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798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707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02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674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80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24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345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27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8134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441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742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209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20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18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0597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987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085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589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763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067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404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131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340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667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60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465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770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312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701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019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671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493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100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212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634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790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8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99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8965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6348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1937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15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3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659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8893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07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998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812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171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557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545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63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97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704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855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13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01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54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78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6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62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35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589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358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591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35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280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8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270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576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309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88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72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457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5310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95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7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946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76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508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545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5935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462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25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10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78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387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0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91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18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19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226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66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170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55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346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78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680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01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74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9439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971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203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92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2592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8D8E325553C254D8F84E9AF5676D35D" ma:contentTypeVersion="11" ma:contentTypeDescription="Create a new document." ma:contentTypeScope="" ma:versionID="2ca91fbd23d1de63652b63e8edc9cc34">
  <xsd:schema xmlns:xsd="http://www.w3.org/2001/XMLSchema" xmlns:xs="http://www.w3.org/2001/XMLSchema" xmlns:p="http://schemas.microsoft.com/office/2006/metadata/properties" xmlns:ns2="1bf199bf-ce87-47a7-9e20-337cee74dddf" targetNamespace="http://schemas.microsoft.com/office/2006/metadata/properties" ma:root="true" ma:fieldsID="e56374f0a28033eb475a1d777cf94539" ns2:_="">
    <xsd:import namespace="1bf199bf-ce87-47a7-9e20-337cee74ddd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lcf76f155ced4ddcb4097134ff3c332f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f199bf-ce87-47a7-9e20-337cee74ddd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aa4eac88-8ae6-4a96-90c7-97bc93c844ef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4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1bf199bf-ce87-47a7-9e20-337cee74dddf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1352F001-B2E0-4568-8415-E3E32EC2E3D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B79D3D7-2984-49D0-815D-270ACF492EE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f199bf-ce87-47a7-9e20-337cee74ddd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7A10499-8F30-4630-8B85-6F42EFE6FF2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C98B770-4169-4B80-98D0-1BE6E7BB5AEC}">
  <ds:schemaRefs>
    <ds:schemaRef ds:uri="http://schemas.microsoft.com/office/2006/metadata/properties"/>
    <ds:schemaRef ds:uri="http://schemas.microsoft.com/office/infopath/2007/PartnerControls"/>
    <ds:schemaRef ds:uri="1bf199bf-ce87-47a7-9e20-337cee74ddd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10</Pages>
  <Words>4727</Words>
  <Characters>26944</Characters>
  <Application>Microsoft Office Word</Application>
  <DocSecurity>0</DocSecurity>
  <Lines>224</Lines>
  <Paragraphs>63</Paragraphs>
  <ScaleCrop>false</ScaleCrop>
  <Company/>
  <LinksUpToDate>false</LinksUpToDate>
  <CharactersWithSpaces>31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Ilicic</dc:creator>
  <cp:keywords/>
  <dc:description/>
  <cp:lastModifiedBy>Maru Castellanos Reynosa</cp:lastModifiedBy>
  <cp:revision>5</cp:revision>
  <dcterms:created xsi:type="dcterms:W3CDTF">2026-01-23T04:39:00Z</dcterms:created>
  <dcterms:modified xsi:type="dcterms:W3CDTF">2026-01-23T0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a73022f204544f34f6b705d1e127819a19b23539af458db739ff77b5bdabef5</vt:lpwstr>
  </property>
  <property fmtid="{D5CDD505-2E9C-101B-9397-08002B2CF9AE}" pid="3" name="ContentTypeId">
    <vt:lpwstr>0x01010068D8E325553C254D8F84E9AF5676D35D</vt:lpwstr>
  </property>
  <property fmtid="{D5CDD505-2E9C-101B-9397-08002B2CF9AE}" pid="4" name="MediaServiceImageTags">
    <vt:lpwstr/>
  </property>
</Properties>
</file>